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6E487" w14:textId="2881E3DE" w:rsidR="007C3CB2" w:rsidRDefault="007C3CB2" w:rsidP="007C3CB2">
      <w:pPr>
        <w:spacing w:line="24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7C3CB2">
        <w:rPr>
          <w:rFonts w:ascii="Times New Roman" w:hAnsi="Times New Roman" w:cs="Times New Roman"/>
          <w:sz w:val="28"/>
          <w:szCs w:val="28"/>
        </w:rPr>
        <w:t>Таблица 2. Ингибиторы рецепторов и сигнальных путей в ЭК.</w:t>
      </w:r>
    </w:p>
    <w:p w14:paraId="1A0F79C4" w14:textId="64EC2979" w:rsidR="006454A4" w:rsidRPr="006454A4" w:rsidRDefault="006454A4" w:rsidP="007C3CB2">
      <w:pPr>
        <w:spacing w:line="240" w:lineRule="auto"/>
        <w:jc w:val="both"/>
        <w:rPr>
          <w:rFonts w:ascii="Times New Roman" w:hAnsi="Times New Roman" w:cs="Times New Roman"/>
          <w:sz w:val="28"/>
          <w:szCs w:val="28"/>
          <w:lang w:val="en-US"/>
        </w:rPr>
      </w:pPr>
      <w:r w:rsidRPr="006454A4">
        <w:rPr>
          <w:rFonts w:ascii="Times New Roman" w:hAnsi="Times New Roman" w:cs="Times New Roman"/>
          <w:sz w:val="28"/>
          <w:szCs w:val="28"/>
          <w:lang w:val="en-US"/>
        </w:rPr>
        <w:t>Table 2. Inhibitors of receptors and signaling pathways in EC</w:t>
      </w:r>
    </w:p>
    <w:tbl>
      <w:tblPr>
        <w:tblW w:w="0" w:type="auto"/>
        <w:tblInd w:w="-11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02"/>
        <w:gridCol w:w="1478"/>
        <w:gridCol w:w="1664"/>
        <w:gridCol w:w="1947"/>
        <w:gridCol w:w="1866"/>
        <w:gridCol w:w="1204"/>
      </w:tblGrid>
      <w:tr w:rsidR="007C3CB2" w:rsidRPr="00E03A04" w14:paraId="565F5E06" w14:textId="77777777" w:rsidTr="00156319">
        <w:tc>
          <w:tcPr>
            <w:tcW w:w="0" w:type="auto"/>
            <w:vMerge w:val="restart"/>
            <w:shd w:val="clear" w:color="auto" w:fill="auto"/>
            <w:vAlign w:val="center"/>
          </w:tcPr>
          <w:p w14:paraId="3DDB5E38" w14:textId="77777777" w:rsid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Ингибитор</w:t>
            </w:r>
          </w:p>
          <w:p w14:paraId="1159D687" w14:textId="2CB815D9" w:rsidR="006454A4" w:rsidRPr="006454A4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GB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GB"/>
              </w:rPr>
              <w:t>Inhibitor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B5329AE" w14:textId="77777777" w:rsid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Влияет на рецептор или сигнальный путь</w:t>
            </w:r>
          </w:p>
          <w:p w14:paraId="3E87B775" w14:textId="019A7B55" w:rsidR="006454A4" w:rsidRPr="006454A4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6454A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Affects the receptor or signaling pathway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04B53ACE" w14:textId="77777777" w:rsidR="007C3CB2" w:rsidRPr="00E03A04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Прошел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испытания</w:t>
            </w:r>
          </w:p>
          <w:p w14:paraId="7795E91B" w14:textId="37F16900" w:rsidR="006454A4" w:rsidRPr="00E03A04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assed the tests</w:t>
            </w:r>
          </w:p>
        </w:tc>
        <w:tc>
          <w:tcPr>
            <w:tcW w:w="0" w:type="auto"/>
            <w:vMerge w:val="restar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36F18510" w14:textId="77777777" w:rsidR="007C3CB2" w:rsidRPr="00E03A04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Применение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в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клинике</w:t>
            </w:r>
          </w:p>
          <w:p w14:paraId="4D1C9656" w14:textId="617A413A" w:rsidR="006454A4" w:rsidRPr="00E03A04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Application in the clinic</w:t>
            </w:r>
          </w:p>
        </w:tc>
        <w:tc>
          <w:tcPr>
            <w:tcW w:w="0" w:type="auto"/>
            <w:vMerge w:val="restar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5520E0CA" w14:textId="77777777" w:rsidR="007C3CB2" w:rsidRPr="00E03A04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Количество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ссылок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в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литературе</w:t>
            </w:r>
          </w:p>
          <w:p w14:paraId="5CC03FE0" w14:textId="1ED9A4BD" w:rsidR="006454A4" w:rsidRPr="006454A4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6454A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he number of references in the literature</w:t>
            </w:r>
          </w:p>
        </w:tc>
      </w:tr>
      <w:tr w:rsidR="007C3CB2" w:rsidRPr="007C3CB2" w14:paraId="2152F791" w14:textId="77777777" w:rsidTr="00E03A04">
        <w:tc>
          <w:tcPr>
            <w:tcW w:w="0" w:type="auto"/>
            <w:vMerge/>
            <w:shd w:val="clear" w:color="auto" w:fill="auto"/>
            <w:vAlign w:val="center"/>
          </w:tcPr>
          <w:p w14:paraId="23A6EA5E" w14:textId="77777777" w:rsidR="007C3CB2" w:rsidRPr="006454A4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5579D7FD" w14:textId="77777777" w:rsidR="007C3CB2" w:rsidRPr="006454A4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</w:p>
        </w:tc>
        <w:tc>
          <w:tcPr>
            <w:tcW w:w="1664" w:type="dxa"/>
            <w:shd w:val="clear" w:color="auto" w:fill="auto"/>
            <w:vAlign w:val="center"/>
          </w:tcPr>
          <w:p w14:paraId="7A6A72CB" w14:textId="2AD93C95" w:rsid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Д</w:t>
            </w:r>
            <w:r w:rsidR="007C3CB2" w:rsidRPr="007C3CB2">
              <w:rPr>
                <w:rFonts w:ascii="Times New Roman" w:hAnsi="Times New Roman" w:cs="Times New Roman"/>
                <w:sz w:val="28"/>
                <w:szCs w:val="28"/>
              </w:rPr>
              <w:t>оклинические</w:t>
            </w:r>
          </w:p>
          <w:p w14:paraId="3E5FD575" w14:textId="2A306D1D" w:rsidR="006454A4" w:rsidRP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GB"/>
              </w:rPr>
              <w:t>P</w:t>
            </w:r>
            <w:proofErr w:type="spellStart"/>
            <w:r w:rsidRPr="006454A4">
              <w:rPr>
                <w:rFonts w:ascii="Times New Roman" w:hAnsi="Times New Roman" w:cs="Times New Roman"/>
                <w:sz w:val="28"/>
                <w:szCs w:val="28"/>
              </w:rPr>
              <w:t>reclinical</w:t>
            </w:r>
            <w:proofErr w:type="spellEnd"/>
          </w:p>
        </w:tc>
        <w:tc>
          <w:tcPr>
            <w:tcW w:w="1947" w:type="dxa"/>
            <w:shd w:val="clear" w:color="auto" w:fill="auto"/>
            <w:vAlign w:val="center"/>
          </w:tcPr>
          <w:p w14:paraId="4344DD24" w14:textId="77777777" w:rsid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К</w:t>
            </w:r>
            <w:r w:rsidR="007C3CB2" w:rsidRPr="007C3CB2">
              <w:rPr>
                <w:rFonts w:ascii="Times New Roman" w:hAnsi="Times New Roman" w:cs="Times New Roman"/>
                <w:sz w:val="28"/>
                <w:szCs w:val="28"/>
              </w:rPr>
              <w:t>линические</w:t>
            </w:r>
          </w:p>
          <w:p w14:paraId="7D8CCD74" w14:textId="66B863D9" w:rsidR="006454A4" w:rsidRPr="006454A4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Clinical</w:t>
            </w:r>
          </w:p>
        </w:tc>
        <w:tc>
          <w:tcPr>
            <w:tcW w:w="0" w:type="auto"/>
            <w:vMerge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1DB2E72F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</w:p>
        </w:tc>
        <w:tc>
          <w:tcPr>
            <w:tcW w:w="0" w:type="auto"/>
            <w:vMerge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35BBC47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</w:p>
        </w:tc>
      </w:tr>
      <w:tr w:rsidR="007C3CB2" w:rsidRPr="007C3CB2" w14:paraId="217CC78F" w14:textId="77777777" w:rsidTr="00E03A04">
        <w:tc>
          <w:tcPr>
            <w:tcW w:w="0" w:type="auto"/>
            <w:shd w:val="clear" w:color="auto" w:fill="auto"/>
          </w:tcPr>
          <w:p w14:paraId="06F02E40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Axitinib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72B060C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an-VEGFR Inhibitor</w:t>
            </w:r>
          </w:p>
        </w:tc>
        <w:tc>
          <w:tcPr>
            <w:tcW w:w="1664" w:type="dxa"/>
            <w:shd w:val="clear" w:color="auto" w:fill="auto"/>
          </w:tcPr>
          <w:p w14:paraId="5893C80F" w14:textId="57C3C97B" w:rsidR="007C3CB2" w:rsidRP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386ECF27" w14:textId="09736F81" w:rsidR="007C3CB2" w:rsidRP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4719177" w14:textId="77777777" w:rsid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Да, в РФ – «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Инлита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» для терапии почечно-клеточного рака</w:t>
            </w:r>
          </w:p>
          <w:p w14:paraId="0E0DCDA2" w14:textId="149B306B" w:rsidR="006454A4" w:rsidRPr="006454A4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6454A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Yes, in the Russian Federation – "</w:t>
            </w:r>
            <w:proofErr w:type="spellStart"/>
            <w:r w:rsidRPr="006454A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Inlita</w:t>
            </w:r>
            <w:proofErr w:type="spellEnd"/>
            <w:r w:rsidRPr="006454A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" for the treatment of renal cell carcinoma</w:t>
            </w:r>
          </w:p>
        </w:tc>
        <w:tc>
          <w:tcPr>
            <w:tcW w:w="0" w:type="auto"/>
            <w:shd w:val="clear" w:color="auto" w:fill="auto"/>
          </w:tcPr>
          <w:p w14:paraId="429677C0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70</w:t>
            </w:r>
          </w:p>
        </w:tc>
      </w:tr>
      <w:tr w:rsidR="007C3CB2" w:rsidRPr="007C3CB2" w14:paraId="29E58EF2" w14:textId="77777777" w:rsidTr="00E03A04">
        <w:tc>
          <w:tcPr>
            <w:tcW w:w="0" w:type="auto"/>
            <w:shd w:val="clear" w:color="auto" w:fill="auto"/>
          </w:tcPr>
          <w:p w14:paraId="4B008560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Regorafenib</w:t>
            </w:r>
          </w:p>
        </w:tc>
        <w:tc>
          <w:tcPr>
            <w:tcW w:w="0" w:type="auto"/>
            <w:shd w:val="clear" w:color="auto" w:fill="auto"/>
          </w:tcPr>
          <w:p w14:paraId="6E099834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an-VEGFR Inhibitor</w:t>
            </w:r>
          </w:p>
        </w:tc>
        <w:tc>
          <w:tcPr>
            <w:tcW w:w="1664" w:type="dxa"/>
            <w:shd w:val="clear" w:color="auto" w:fill="auto"/>
          </w:tcPr>
          <w:p w14:paraId="0120E50D" w14:textId="2DE65A3E" w:rsidR="007C3CB2" w:rsidRP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65FFD566" w14:textId="79E3D570" w:rsidR="007C3CB2" w:rsidRP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C3A6DF5" w14:textId="77777777" w:rsid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Да, в РФ – «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Стиварга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» для терапии различных злокачественных опухолей</w:t>
            </w:r>
          </w:p>
          <w:p w14:paraId="22AA944E" w14:textId="0B001709" w:rsidR="006454A4" w:rsidRPr="006454A4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6454A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Yes, in the Russian Federation – "</w:t>
            </w:r>
            <w:proofErr w:type="spellStart"/>
            <w:r w:rsidRPr="006454A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Stivarga</w:t>
            </w:r>
            <w:proofErr w:type="spellEnd"/>
            <w:r w:rsidRPr="006454A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" for the treatment of various </w:t>
            </w:r>
            <w:r w:rsidRPr="006454A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lastRenderedPageBreak/>
              <w:t>malignant tumors</w:t>
            </w:r>
          </w:p>
        </w:tc>
        <w:tc>
          <w:tcPr>
            <w:tcW w:w="0" w:type="auto"/>
            <w:shd w:val="clear" w:color="auto" w:fill="auto"/>
          </w:tcPr>
          <w:p w14:paraId="05084902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lastRenderedPageBreak/>
              <w:t>195</w:t>
            </w:r>
          </w:p>
        </w:tc>
      </w:tr>
      <w:tr w:rsidR="007C3CB2" w:rsidRPr="007C3CB2" w14:paraId="6A081BD8" w14:textId="77777777" w:rsidTr="00E03A04">
        <w:tc>
          <w:tcPr>
            <w:tcW w:w="0" w:type="auto"/>
            <w:shd w:val="clear" w:color="auto" w:fill="auto"/>
          </w:tcPr>
          <w:p w14:paraId="66A99CC0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intedanib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3EF4C7E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an-VEGFR Inhibitor</w:t>
            </w:r>
          </w:p>
          <w:p w14:paraId="5E562FF9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DGFR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α</w:t>
            </w: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/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β</w:t>
            </w:r>
          </w:p>
        </w:tc>
        <w:tc>
          <w:tcPr>
            <w:tcW w:w="1664" w:type="dxa"/>
            <w:shd w:val="clear" w:color="auto" w:fill="auto"/>
          </w:tcPr>
          <w:p w14:paraId="2B7B581F" w14:textId="3543D106" w:rsidR="007C3CB2" w:rsidRP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35F06FFC" w14:textId="48C2B0E6" w:rsidR="007C3CB2" w:rsidRP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5B20442" w14:textId="77777777" w:rsid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Да, в РФ – «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Варгатеф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», для терапии аденокарциномы или легочного фиброза</w:t>
            </w:r>
          </w:p>
          <w:p w14:paraId="6404DE67" w14:textId="17E7A60D" w:rsidR="00417FDB" w:rsidRPr="00417FDB" w:rsidRDefault="00417FDB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Yes, in the Russian Federation – </w:t>
            </w:r>
            <w:proofErr w:type="spellStart"/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Vargatef</w:t>
            </w:r>
            <w:proofErr w:type="spellEnd"/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, for the treatment of adenocarcinoma or pulmonary fibrosis</w:t>
            </w:r>
          </w:p>
        </w:tc>
        <w:tc>
          <w:tcPr>
            <w:tcW w:w="0" w:type="auto"/>
            <w:shd w:val="clear" w:color="auto" w:fill="auto"/>
          </w:tcPr>
          <w:p w14:paraId="29D4F6AD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37</w:t>
            </w:r>
          </w:p>
        </w:tc>
      </w:tr>
      <w:tr w:rsidR="007C3CB2" w:rsidRPr="007C3CB2" w14:paraId="7EB3CAEA" w14:textId="77777777" w:rsidTr="00E03A04">
        <w:tc>
          <w:tcPr>
            <w:tcW w:w="0" w:type="auto"/>
            <w:shd w:val="clear" w:color="auto" w:fill="auto"/>
          </w:tcPr>
          <w:p w14:paraId="542114DE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Lenvatinib</w:t>
            </w:r>
          </w:p>
        </w:tc>
        <w:tc>
          <w:tcPr>
            <w:tcW w:w="0" w:type="auto"/>
            <w:shd w:val="clear" w:color="auto" w:fill="auto"/>
          </w:tcPr>
          <w:p w14:paraId="142A7BF7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an-VEGFR Inhibitor</w:t>
            </w:r>
          </w:p>
        </w:tc>
        <w:tc>
          <w:tcPr>
            <w:tcW w:w="1664" w:type="dxa"/>
            <w:shd w:val="clear" w:color="auto" w:fill="auto"/>
          </w:tcPr>
          <w:p w14:paraId="3CE27B1D" w14:textId="2D80787A" w:rsidR="007C3CB2" w:rsidRP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5799CCD8" w14:textId="2E4F0F4B" w:rsidR="007C3CB2" w:rsidRP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25454FB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Да, в РФ – «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Ленвима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», для терапии различных злокачественных опухолей</w:t>
            </w:r>
          </w:p>
        </w:tc>
        <w:tc>
          <w:tcPr>
            <w:tcW w:w="0" w:type="auto"/>
            <w:shd w:val="clear" w:color="auto" w:fill="auto"/>
          </w:tcPr>
          <w:p w14:paraId="384D0B35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06</w:t>
            </w:r>
          </w:p>
        </w:tc>
      </w:tr>
      <w:tr w:rsidR="007C3CB2" w:rsidRPr="007C3CB2" w14:paraId="201FDA70" w14:textId="77777777" w:rsidTr="00E03A04">
        <w:tc>
          <w:tcPr>
            <w:tcW w:w="0" w:type="auto"/>
            <w:shd w:val="clear" w:color="auto" w:fill="auto"/>
          </w:tcPr>
          <w:p w14:paraId="527C6AF8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Cabozantinib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A207E98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VEGFR2</w:t>
            </w:r>
          </w:p>
        </w:tc>
        <w:tc>
          <w:tcPr>
            <w:tcW w:w="1664" w:type="dxa"/>
            <w:shd w:val="clear" w:color="auto" w:fill="auto"/>
          </w:tcPr>
          <w:p w14:paraId="1BA5402C" w14:textId="6EED9BDB" w:rsidR="007C3CB2" w:rsidRP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2D9B9F3E" w14:textId="6D68D1E6" w:rsidR="007C3CB2" w:rsidRP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4F06474" w14:textId="77777777" w:rsidR="00417FDB" w:rsidRPr="00E03A04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Да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,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в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РФ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– «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Кабометикс</w:t>
            </w:r>
            <w:proofErr w:type="spellEnd"/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»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для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терапии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печеночно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>-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клеточного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рака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</w:p>
          <w:p w14:paraId="4638DD66" w14:textId="44C1413C" w:rsidR="007C3CB2" w:rsidRPr="00417FDB" w:rsidRDefault="00417FDB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Yes, in the Russian Federation – </w:t>
            </w:r>
            <w:proofErr w:type="spellStart"/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Lenvima</w:t>
            </w:r>
            <w:proofErr w:type="spellEnd"/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, for the treatment of various malignant tumors</w:t>
            </w:r>
          </w:p>
        </w:tc>
        <w:tc>
          <w:tcPr>
            <w:tcW w:w="0" w:type="auto"/>
            <w:shd w:val="clear" w:color="auto" w:fill="auto"/>
          </w:tcPr>
          <w:p w14:paraId="0E925DA9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52</w:t>
            </w:r>
          </w:p>
        </w:tc>
      </w:tr>
      <w:tr w:rsidR="007C3CB2" w:rsidRPr="007C3CB2" w14:paraId="49B6AFA6" w14:textId="77777777" w:rsidTr="00E03A04">
        <w:tc>
          <w:tcPr>
            <w:tcW w:w="0" w:type="auto"/>
            <w:shd w:val="clear" w:color="auto" w:fill="auto"/>
          </w:tcPr>
          <w:p w14:paraId="010BBD74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lastRenderedPageBreak/>
              <w:t>Anlotinib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A6FB88C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VEGFR2</w:t>
            </w:r>
          </w:p>
        </w:tc>
        <w:tc>
          <w:tcPr>
            <w:tcW w:w="1664" w:type="dxa"/>
            <w:shd w:val="clear" w:color="auto" w:fill="auto"/>
          </w:tcPr>
          <w:p w14:paraId="6B07AF8B" w14:textId="3EAB63CF" w:rsidR="007C3CB2" w:rsidRPr="007C3CB2" w:rsidRDefault="006454A4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6E3D0F7D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 xml:space="preserve">Терапия мелкоклеточного рака легких – 2 фа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Cheng&lt;/Author&gt;&lt;Year&gt;2021&lt;/Year&gt;&lt;RecNum&gt;206&lt;/RecNum&gt;&lt;DisplayText&gt;[31]&lt;/DisplayText&gt;&lt;record&gt;&lt;rec-number&gt;206&lt;/rec-number&gt;&lt;foreign-keys&gt;&lt;key app="EN" db-id="05200aztndzzsmeavxm5rpezr2fdvppppwdd" timestamp="1715341290"&gt;206&lt;/key&gt;&lt;/foreign-keys&gt;&lt;ref-type name="Journal Article"&gt;17&lt;/ref-type&gt;&lt;contributors&gt;&lt;authors&gt;&lt;author&gt;Cheng, Ying&lt;/author&gt;&lt;author&gt;Wang, Qiming&lt;/author&gt;&lt;author&gt;Li, Kai&lt;/author&gt;&lt;author&gt;Shi, Jianhua&lt;/author&gt;&lt;author&gt;Liu, Ying&lt;/author&gt;&lt;author&gt;Wu, Lin&lt;/author&gt;&lt;author&gt;Han, Baohui&lt;/author&gt;&lt;author&gt;Chen, Gongyan&lt;/author&gt;&lt;author&gt;He, Jianxing&lt;/author&gt;&lt;author&gt;Wang, Jie&lt;/author&gt;&lt;author&gt;Lou, Donghua&lt;/author&gt;&lt;author&gt;Yu, Hao&lt;/author&gt;&lt;author&gt;Wang, Shanchun&lt;/author&gt;&lt;author&gt;Qin, Haifeng&lt;/author&gt;&lt;author&gt;Li, Xiaoling&lt;/author&gt;&lt;/authors&gt;&lt;/contributors&gt;&lt;titles&gt;&lt;title&gt;Anlotinib vs placebo as third- or further-line treatment for patients with small cell lung cancer: a randomised, double-blind, placebo-controlled Phase 2 study&lt;/title&gt;&lt;secondary-title&gt;British Journal of Cancer&lt;/secondary-title&gt;&lt;/titles&gt;&lt;periodical&gt;&lt;full-title&gt;British Journal of Cancer&lt;/full-title&gt;&lt;/periodical&gt;&lt;pages&gt;366-371&lt;/pages&gt;&lt;volume&gt;125&lt;/volume&gt;&lt;number&gt;3&lt;/number&gt;&lt;section&gt;366&lt;/section&gt;&lt;dates&gt;&lt;year&gt;2021&lt;/year&gt;&lt;/dates&gt;&lt;isbn&gt;0007-0920&amp;#xD;1532-1827&lt;/isbn&gt;&lt;urls&gt;&lt;/urls&gt;&lt;electronic-resource-num&gt;10.1038/s41416-021-01356-3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31" w:tooltip="Cheng, 2021 #206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31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378812F7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 xml:space="preserve">Терапия </w:t>
            </w:r>
            <w:proofErr w:type="spellStart"/>
            <w:r w:rsidRPr="00354E88">
              <w:rPr>
                <w:rFonts w:ascii="Times New Roman" w:hAnsi="Times New Roman"/>
                <w:sz w:val="28"/>
                <w:szCs w:val="28"/>
              </w:rPr>
              <w:t>немелкоклеточного</w:t>
            </w:r>
            <w:proofErr w:type="spellEnd"/>
            <w:r w:rsidRPr="00354E88">
              <w:rPr>
                <w:rFonts w:ascii="Times New Roman" w:hAnsi="Times New Roman"/>
                <w:sz w:val="28"/>
                <w:szCs w:val="28"/>
              </w:rPr>
              <w:t xml:space="preserve"> рака легких – 3 фа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>
                <w:fldData xml:space="preserve">PEVuZE5vdGU+PENpdGU+PEF1dGhvcj5IYW48L0F1dGhvcj48WWVhcj4yMDE4PC9ZZWFyPjxSZWNO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</w:fldData>
              </w:fldChar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/>
                <w:sz w:val="28"/>
                <w:szCs w:val="28"/>
              </w:rPr>
              <w:fldChar w:fldCharType="begin">
                <w:fldData xml:space="preserve">PEVuZE5vdGU+PENpdGU+PEF1dGhvcj5IYW48L0F1dGhvcj48WWVhcj4yMDE4PC9ZZWFyPjxSZWNO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</w:fldData>
              </w:fldChar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/>
                <w:sz w:val="28"/>
                <w:szCs w:val="28"/>
              </w:rPr>
            </w:r>
            <w:r>
              <w:rPr>
                <w:rFonts w:ascii="Times New Roman" w:hAnsi="Times New Roman"/>
                <w:sz w:val="28"/>
                <w:szCs w:val="28"/>
              </w:rPr>
              <w:fldChar w:fldCharType="end"/>
            </w:r>
            <w:r w:rsidRPr="00354E88">
              <w:rPr>
                <w:rFonts w:ascii="Times New Roman" w:hAnsi="Times New Roman"/>
                <w:sz w:val="28"/>
                <w:szCs w:val="28"/>
              </w:rPr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69" w:tooltip="Han, 2018 #207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69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 xml:space="preserve">, </w:t>
            </w:r>
            <w:hyperlink w:anchor="_ENREF_196" w:tooltip="Si, 2018 #208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196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5ED52D3A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 xml:space="preserve">Терапия плоскоклеточного рака пищевода – 2 фа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Huang&lt;/Author&gt;&lt;Year&gt;2021&lt;/Year&gt;&lt;RecNum&gt;209&lt;/RecNum&gt;&lt;DisplayText&gt;[87]&lt;/DisplayText&gt;&lt;record&gt;&lt;rec-number&gt;209&lt;/rec-number&gt;&lt;foreign-keys&gt;&lt;key app="EN" db-id="05200aztndzzsmeavxm5rpezr2fdvppppwdd" timestamp="1715341290"&gt;209&lt;/key&gt;&lt;/foreign-keys&gt;&lt;ref-type name="Journal Article"&gt;17&lt;/ref-type&gt;&lt;contributors&gt;&lt;authors&gt;&lt;author&gt;Huang, Jing&lt;/author&gt;&lt;author&gt;Xiao, Juxiang&lt;/author&gt;&lt;author&gt;Fang, Wentao&lt;/author&gt;&lt;author&gt;Lu, Ping&lt;/author&gt;&lt;author&gt;Fan, Qingxia&lt;/author&gt;&lt;author&gt;Shu, Yongqian&lt;/author&gt;&lt;author&gt;Feng, Jifeng&lt;/author&gt;&lt;author&gt;Zhang, Shu&lt;/author&gt;&lt;author&gt;Ba, Yi&lt;/author&gt;&lt;author&gt;Zhao, Yang&lt;/author&gt;&lt;author&gt;Liu, Ying&lt;/author&gt;&lt;author&gt;Bai, Chunmei&lt;/author&gt;&lt;author&gt;Bai, Yuxian&lt;/author&gt;&lt;author&gt;Tang, Yong&lt;/author&gt;&lt;author&gt;Song, Yan&lt;/author&gt;&lt;author&gt;He, Jie&lt;/author&gt;&lt;/authors&gt;&lt;/contributors&gt;&lt;titles&gt;&lt;title&gt;Anlotinib for previously treated advanced or metastatic esophageal squamous cell carcinoma: A double‐blind randomized phase 2 trial&lt;/title&gt;&lt;secondary-title&gt;Cancer Medicine&lt;/secondary-title&gt;&lt;/titles&gt;&lt;periodical&gt;&lt;full-title&gt;Cancer Medicine&lt;/full-title&gt;&lt;/periodical&gt;&lt;pages&gt;1681-1689&lt;/pages&gt;&lt;volume&gt;10&lt;/volume&gt;&lt;number&gt;5&lt;/number&gt;&lt;section&gt;1681&lt;/section&gt;&lt;dates&gt;&lt;year&gt;2021&lt;/year&gt;&lt;/dates&gt;&lt;isbn&gt;2045-7634&amp;#xD;2045-7634&lt;/isbn&gt;&lt;urls&gt;&lt;/urls&gt;&lt;electronic-resource-num&gt;10.1002/cam4.3771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87" w:tooltip="Huang, 2021 #209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87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2BE83534" w14:textId="142B78DD" w:rsidR="00417FDB" w:rsidRPr="00417FDB" w:rsidRDefault="00417FDB" w:rsidP="00417FDB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Small cell lung cancer therapy – phase 2 [3</w:t>
            </w:r>
            <w:r w:rsid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1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  <w:p w14:paraId="33D161B5" w14:textId="77777777" w:rsidR="00E03A04" w:rsidRPr="00E03A04" w:rsidRDefault="00417FDB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  <w:lang w:val="en-US"/>
              </w:rPr>
            </w:pP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Therapy of non–small cell lung cancer - phase 3 </w:t>
            </w:r>
            <w:r w:rsidR="00E03A04" w:rsidRPr="00354E88">
              <w:rPr>
                <w:rFonts w:ascii="Times New Roman" w:hAnsi="Times New Roman"/>
                <w:sz w:val="28"/>
                <w:szCs w:val="28"/>
              </w:rPr>
              <w:fldChar w:fldCharType="begin">
                <w:fldData xml:space="preserve">PEVuZE5vdGU+PENpdGU+PEF1dGhvcj5IYW48L0F1dGhvcj48WWVhcj4yMDE4PC9ZZWFyPjxSZWNO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</w:fldData>
              </w:fldChar>
            </w:r>
            <w:r w:rsidR="00E03A04" w:rsidRPr="00E03A04">
              <w:rPr>
                <w:rFonts w:ascii="Times New Roman" w:hAnsi="Times New Roman"/>
                <w:sz w:val="28"/>
                <w:szCs w:val="28"/>
                <w:lang w:val="en-US"/>
              </w:rPr>
              <w:instrText xml:space="preserve"> ADDIN EN.CITE </w:instrText>
            </w:r>
            <w:r w:rsidR="00E03A04">
              <w:rPr>
                <w:rFonts w:ascii="Times New Roman" w:hAnsi="Times New Roman"/>
                <w:sz w:val="28"/>
                <w:szCs w:val="28"/>
              </w:rPr>
              <w:fldChar w:fldCharType="begin">
                <w:fldData xml:space="preserve">PEVuZE5vdGU+PENpdGU+PEF1dGhvcj5IYW48L0F1dGhvcj48WWVhcj4yMDE4PC9ZZWFyPjxSZWNO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</w:fldData>
              </w:fldChar>
            </w:r>
            <w:r w:rsidR="00E03A04" w:rsidRPr="00E03A04">
              <w:rPr>
                <w:rFonts w:ascii="Times New Roman" w:hAnsi="Times New Roman"/>
                <w:sz w:val="28"/>
                <w:szCs w:val="28"/>
                <w:lang w:val="en-US"/>
              </w:rPr>
              <w:instrText xml:space="preserve"> ADDIN EN.CITE.DATA </w:instrText>
            </w:r>
            <w:r w:rsidR="00E03A04">
              <w:rPr>
                <w:rFonts w:ascii="Times New Roman" w:hAnsi="Times New Roman"/>
                <w:sz w:val="28"/>
                <w:szCs w:val="28"/>
              </w:rPr>
            </w:r>
            <w:r w:rsidR="00E03A04">
              <w:rPr>
                <w:rFonts w:ascii="Times New Roman" w:hAnsi="Times New Roman"/>
                <w:sz w:val="28"/>
                <w:szCs w:val="28"/>
              </w:rPr>
              <w:fldChar w:fldCharType="end"/>
            </w:r>
            <w:r w:rsidR="00E03A04" w:rsidRPr="00354E88">
              <w:rPr>
                <w:rFonts w:ascii="Times New Roman" w:hAnsi="Times New Roman"/>
                <w:sz w:val="28"/>
                <w:szCs w:val="28"/>
              </w:rPr>
            </w:r>
            <w:r w:rsidR="00E03A04"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 w:rsidR="00E03A04" w:rsidRPr="00E03A04"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>[</w:t>
            </w:r>
            <w:hyperlink w:anchor="_ENREF_69" w:tooltip="Han, 2018 #207" w:history="1">
              <w:r w:rsidR="00E03A04" w:rsidRPr="00E03A04">
                <w:rPr>
                  <w:rFonts w:ascii="Times New Roman" w:hAnsi="Times New Roman"/>
                  <w:noProof/>
                  <w:sz w:val="28"/>
                  <w:szCs w:val="28"/>
                  <w:lang w:val="en-US"/>
                </w:rPr>
                <w:t>69</w:t>
              </w:r>
            </w:hyperlink>
            <w:r w:rsidR="00E03A04" w:rsidRPr="00E03A04"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 xml:space="preserve">, </w:t>
            </w:r>
            <w:hyperlink w:anchor="_ENREF_196" w:tooltip="Si, 2018 #208" w:history="1">
              <w:r w:rsidR="00E03A04" w:rsidRPr="00E03A04">
                <w:rPr>
                  <w:rFonts w:ascii="Times New Roman" w:hAnsi="Times New Roman"/>
                  <w:noProof/>
                  <w:sz w:val="28"/>
                  <w:szCs w:val="28"/>
                  <w:lang w:val="en-US"/>
                </w:rPr>
                <w:t>196</w:t>
              </w:r>
            </w:hyperlink>
            <w:r w:rsidR="00E03A04" w:rsidRPr="00E03A04"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>]</w:t>
            </w:r>
            <w:r w:rsidR="00E03A04"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0D3483F2" w14:textId="2CC917C4" w:rsidR="00417FDB" w:rsidRPr="00417FDB" w:rsidRDefault="00417FDB" w:rsidP="00417FDB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herapy of squamous cell carcinoma of the esophagus – phase 2 [8</w:t>
            </w:r>
            <w:r w:rsid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7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048E18A8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 xml:space="preserve">Одобрено в Китае («Focus V») для терапии </w:t>
            </w:r>
            <w:proofErr w:type="spellStart"/>
            <w:r w:rsidRPr="00354E88">
              <w:rPr>
                <w:rFonts w:ascii="Times New Roman" w:hAnsi="Times New Roman"/>
                <w:sz w:val="28"/>
                <w:szCs w:val="28"/>
              </w:rPr>
              <w:t>немелкоклеточного</w:t>
            </w:r>
            <w:proofErr w:type="spellEnd"/>
            <w:r w:rsidRPr="00354E88">
              <w:rPr>
                <w:rFonts w:ascii="Times New Roman" w:hAnsi="Times New Roman"/>
                <w:sz w:val="28"/>
                <w:szCs w:val="28"/>
              </w:rPr>
              <w:t xml:space="preserve"> рака легких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Syed&lt;/Author&gt;&lt;Year&gt;2018&lt;/Year&gt;&lt;RecNum&gt;210&lt;/RecNum&gt;&lt;DisplayText&gt;[204]&lt;/DisplayText&gt;&lt;record&gt;&lt;rec-number&gt;210&lt;/rec-number&gt;&lt;foreign-keys&gt;&lt;key app="EN" db-id="05200aztndzzsmeavxm5rpezr2fdvppppwdd" timestamp="1715341290"&gt;210&lt;/key&gt;&lt;/foreign-keys&gt;&lt;ref-type name="Journal Article"&gt;17&lt;/ref-type&gt;&lt;contributors&gt;&lt;authors&gt;&lt;author&gt;Syed, Yahiya Y.&lt;/author&gt;&lt;/authors&gt;&lt;/contributors&gt;&lt;titles&gt;&lt;title&gt;Anlotinib: First Global Approval&lt;/title&gt;&lt;secondary-title&gt;Drugs&lt;/secondary-title&gt;&lt;/titles&gt;&lt;periodical&gt;&lt;full-title&gt;Drugs&lt;/full-title&gt;&lt;/periodical&gt;&lt;pages&gt;1057-1062&lt;/pages&gt;&lt;volume&gt;78&lt;/volume&gt;&lt;number&gt;10&lt;/number&gt;&lt;section&gt;1057&lt;/section&gt;&lt;dates&gt;&lt;year&gt;2018&lt;/year&gt;&lt;/dates&gt;&lt;isbn&gt;0012-6667&amp;#xD;1179-1950&lt;/isbn&gt;&lt;urls&gt;&lt;/urls&gt;&lt;electronic-resource-num&gt;10.1007/s40265-018-0939-x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204" w:tooltip="Syed, 2018 #210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204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32B6A2C5" w14:textId="7BE413F4" w:rsidR="00417FDB" w:rsidRPr="00417FDB" w:rsidRDefault="00417FDB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Approved in China ("Focus V") for the treatment of non-small cell lung cancer [20</w:t>
            </w:r>
            <w:r w:rsid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238F40D3" w14:textId="77777777" w:rsidR="007C3CB2" w:rsidRPr="007C3CB2" w:rsidRDefault="007C3CB2" w:rsidP="007C3CB2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30</w:t>
            </w:r>
          </w:p>
        </w:tc>
      </w:tr>
      <w:tr w:rsidR="00E03A04" w:rsidRPr="007C3CB2" w14:paraId="71CB3F9E" w14:textId="77777777" w:rsidTr="00E03A04">
        <w:tc>
          <w:tcPr>
            <w:tcW w:w="0" w:type="auto"/>
            <w:shd w:val="clear" w:color="auto" w:fill="auto"/>
          </w:tcPr>
          <w:p w14:paraId="007D5AB6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SAR131675</w:t>
            </w:r>
          </w:p>
        </w:tc>
        <w:tc>
          <w:tcPr>
            <w:tcW w:w="0" w:type="auto"/>
            <w:shd w:val="clear" w:color="auto" w:fill="auto"/>
          </w:tcPr>
          <w:p w14:paraId="640D9EB4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VEGFR3</w:t>
            </w:r>
          </w:p>
        </w:tc>
        <w:tc>
          <w:tcPr>
            <w:tcW w:w="1664" w:type="dxa"/>
            <w:shd w:val="clear" w:color="auto" w:fill="auto"/>
          </w:tcPr>
          <w:p w14:paraId="798E4E22" w14:textId="32536DA0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t xml:space="preserve">In vivo </w:t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fldChar w:fldCharType="begin">
                <w:fldData xml:space="preserve">PEVuZE5vdGU+PENpdGU+PEF1dGhvcj5XYWxzaDwvQXV0aG9yPjxZZWFyPjIwMjI8L1llYXI+PFJl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</w:fldData>
              </w:fldChar>
            </w:r>
            <w:r>
              <w:rPr>
                <w:rFonts w:ascii="Times New Roman" w:hAnsi="Times New Roman"/>
                <w:sz w:val="28"/>
                <w:szCs w:val="2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sz w:val="28"/>
                <w:szCs w:val="28"/>
                <w:lang w:val="en-US"/>
              </w:rPr>
              <w:fldChar w:fldCharType="begin">
                <w:fldData xml:space="preserve">PEVuZE5vdGU+PENpdGU+PEF1dGhvcj5XYWxzaDwvQXV0aG9yPjxZZWFyPjIwMjI8L1llYXI+PFJl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</w:fldData>
              </w:fldChar>
            </w:r>
            <w:r>
              <w:rPr>
                <w:rFonts w:ascii="Times New Roman" w:hAnsi="Times New Roman"/>
                <w:sz w:val="28"/>
                <w:szCs w:val="2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8"/>
                <w:szCs w:val="28"/>
                <w:lang w:val="en-US"/>
              </w:rPr>
            </w:r>
            <w:r>
              <w:rPr>
                <w:rFonts w:ascii="Times New Roman" w:hAnsi="Times New Roman"/>
                <w:sz w:val="28"/>
                <w:szCs w:val="28"/>
                <w:lang w:val="en-US"/>
              </w:rPr>
              <w:fldChar w:fldCharType="end"/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>[</w:t>
            </w:r>
            <w:hyperlink w:anchor="_ENREF_171" w:tooltip="Qi, 2023 #212" w:history="1">
              <w:r>
                <w:rPr>
                  <w:rFonts w:ascii="Times New Roman" w:hAnsi="Times New Roman"/>
                  <w:noProof/>
                  <w:sz w:val="28"/>
                  <w:szCs w:val="28"/>
                  <w:lang w:val="en-US"/>
                </w:rPr>
                <w:t>171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 xml:space="preserve">, </w:t>
            </w:r>
            <w:hyperlink w:anchor="_ENREF_217" w:tooltip="Walsh, 2022 #211" w:history="1">
              <w:r>
                <w:rPr>
                  <w:rFonts w:ascii="Times New Roman" w:hAnsi="Times New Roman"/>
                  <w:noProof/>
                  <w:sz w:val="28"/>
                  <w:szCs w:val="28"/>
                  <w:lang w:val="en-US"/>
                </w:rPr>
                <w:t>217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</w:tc>
        <w:tc>
          <w:tcPr>
            <w:tcW w:w="1947" w:type="dxa"/>
            <w:shd w:val="clear" w:color="auto" w:fill="auto"/>
          </w:tcPr>
          <w:p w14:paraId="6358657C" w14:textId="3743DD82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513A3F0E" w14:textId="23A16691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291E356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26</w:t>
            </w:r>
          </w:p>
        </w:tc>
      </w:tr>
      <w:tr w:rsidR="00E03A04" w:rsidRPr="007C3CB2" w14:paraId="739BF449" w14:textId="77777777" w:rsidTr="00E03A04">
        <w:tc>
          <w:tcPr>
            <w:tcW w:w="0" w:type="auto"/>
            <w:shd w:val="clear" w:color="auto" w:fill="auto"/>
          </w:tcPr>
          <w:p w14:paraId="1D548763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ZM 306416</w:t>
            </w:r>
          </w:p>
        </w:tc>
        <w:tc>
          <w:tcPr>
            <w:tcW w:w="0" w:type="auto"/>
            <w:shd w:val="clear" w:color="auto" w:fill="auto"/>
          </w:tcPr>
          <w:p w14:paraId="4EDAA586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VEGFR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</w:t>
            </w:r>
          </w:p>
        </w:tc>
        <w:tc>
          <w:tcPr>
            <w:tcW w:w="1664" w:type="dxa"/>
            <w:shd w:val="clear" w:color="auto" w:fill="auto"/>
          </w:tcPr>
          <w:p w14:paraId="350CE73D" w14:textId="101AE218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t xml:space="preserve">In vivo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Wang&lt;/Author&gt;&lt;Year&gt;2022&lt;/Year&gt;&lt;RecNum&gt;213&lt;/RecNum&gt;&lt;DisplayText&gt;[220]&lt;/DisplayText&gt;&lt;record&gt;&lt;rec-number&gt;213&lt;/rec-number&gt;&lt;foreign-keys&gt;&lt;key app="EN" db-id="05200aztndzzsmeavxm5rpezr2fdvppppwdd" timestamp="1715341290"&gt;213&lt;/key&gt;&lt;/foreign-keys&gt;&lt;ref-type name="Journal Article"&gt;17&lt;/ref-type&gt;&lt;contributors&gt;&lt;authors&gt;&lt;author&gt;Wang, Miaojuan&lt;/author&gt;&lt;author&gt;Zhou, Xiajuan&lt;/author&gt;&lt;author&gt;Jiang, Zhenghao&lt;/author&gt;&lt;author&gt;Wang, Jingyuan&lt;/author&gt;&lt;/authors&gt;&lt;/contributors&gt;&lt;titles&gt;&lt;title&gt;Angiogenesis Inhibitor ZM 306416 Reduces Non-Alcoholic Fatty Liver Disease in Mice Induced by High-Fat Diet&lt;/title&gt;&lt;secondary-title&gt;Journal of Biomaterials and Tissue Engineering&lt;/secondary-title&gt;&lt;/titles&gt;&lt;periodical&gt;&lt;full-title&gt;Journal of Biomaterials and Tissue Engineering&lt;/full-title&gt;&lt;/periodical&gt;&lt;pages&gt;1156-1163&lt;/pages&gt;&lt;volume&gt;12&lt;/volume&gt;&lt;number&gt;6&lt;/number&gt;&lt;section&gt;1156&lt;/section&gt;&lt;dates&gt;&lt;year&gt;2022&lt;/year&gt;&lt;/dates&gt;&lt;isbn&gt;2157-9083&lt;/isbn&gt;&lt;urls&gt;&lt;/urls&gt;&lt;electronic-resource-num&gt;10.1166/jbt.2022.3027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220" w:tooltip="Wang, 2022 #213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220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</w:tc>
        <w:tc>
          <w:tcPr>
            <w:tcW w:w="1947" w:type="dxa"/>
            <w:shd w:val="clear" w:color="auto" w:fill="auto"/>
          </w:tcPr>
          <w:p w14:paraId="4B0FD5AB" w14:textId="505705AC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984D80A" w14:textId="451E60B6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860C615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1</w:t>
            </w:r>
          </w:p>
        </w:tc>
      </w:tr>
      <w:tr w:rsidR="00E03A04" w:rsidRPr="007C3CB2" w14:paraId="4D41D50C" w14:textId="77777777" w:rsidTr="00E03A04">
        <w:tc>
          <w:tcPr>
            <w:tcW w:w="0" w:type="auto"/>
            <w:shd w:val="clear" w:color="auto" w:fill="auto"/>
          </w:tcPr>
          <w:p w14:paraId="40F77A7F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exmetinib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1233C37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38 MAPK/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br/>
            </w: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ie2</w:t>
            </w:r>
          </w:p>
        </w:tc>
        <w:tc>
          <w:tcPr>
            <w:tcW w:w="1664" w:type="dxa"/>
            <w:shd w:val="clear" w:color="auto" w:fill="auto"/>
          </w:tcPr>
          <w:p w14:paraId="6FCA0144" w14:textId="7814F422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t xml:space="preserve">In vitro </w:t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fldChar w:fldCharType="begin">
                <w:fldData xml:space="preserve">PEVuZE5vdGU+PENpdGU+PEF1dGhvcj5CYWNoZWdvd2RhPC9BdXRob3I+PFllYXI+MjAxNjwvWWVh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</w:fldData>
              </w:fldChar>
            </w:r>
            <w:r>
              <w:rPr>
                <w:rFonts w:ascii="Times New Roman" w:hAnsi="Times New Roman"/>
                <w:sz w:val="28"/>
                <w:szCs w:val="2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sz w:val="28"/>
                <w:szCs w:val="28"/>
                <w:lang w:val="en-US"/>
              </w:rPr>
              <w:fldChar w:fldCharType="begin">
                <w:fldData xml:space="preserve">PEVuZE5vdGU+PENpdGU+PEF1dGhvcj5CYWNoZWdvd2RhPC9BdXRob3I+PFllYXI+MjAxNjwvWWVh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</w:fldData>
              </w:fldChar>
            </w:r>
            <w:r>
              <w:rPr>
                <w:rFonts w:ascii="Times New Roman" w:hAnsi="Times New Roman"/>
                <w:sz w:val="28"/>
                <w:szCs w:val="2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8"/>
                <w:szCs w:val="28"/>
                <w:lang w:val="en-US"/>
              </w:rPr>
            </w:r>
            <w:r>
              <w:rPr>
                <w:rFonts w:ascii="Times New Roman" w:hAnsi="Times New Roman"/>
                <w:sz w:val="28"/>
                <w:szCs w:val="28"/>
                <w:lang w:val="en-US"/>
              </w:rPr>
              <w:fldChar w:fldCharType="end"/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>[</w:t>
            </w:r>
            <w:hyperlink w:anchor="_ENREF_12" w:tooltip="Bachegowda, 2016 #214" w:history="1">
              <w:r>
                <w:rPr>
                  <w:rFonts w:ascii="Times New Roman" w:hAnsi="Times New Roman"/>
                  <w:noProof/>
                  <w:sz w:val="28"/>
                  <w:szCs w:val="28"/>
                  <w:lang w:val="en-US"/>
                </w:rPr>
                <w:t>12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 xml:space="preserve">, </w:t>
            </w:r>
            <w:hyperlink w:anchor="_ENREF_96" w:tooltip="Jie, 2022 #215" w:history="1">
              <w:r>
                <w:rPr>
                  <w:rFonts w:ascii="Times New Roman" w:hAnsi="Times New Roman"/>
                  <w:noProof/>
                  <w:sz w:val="28"/>
                  <w:szCs w:val="28"/>
                  <w:lang w:val="en-US"/>
                </w:rPr>
                <w:t>96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</w:tc>
        <w:tc>
          <w:tcPr>
            <w:tcW w:w="1947" w:type="dxa"/>
            <w:shd w:val="clear" w:color="auto" w:fill="auto"/>
          </w:tcPr>
          <w:p w14:paraId="339F6E23" w14:textId="3EA530D9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65105DE" w14:textId="2C5C1B4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D5ABE42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4</w:t>
            </w:r>
          </w:p>
        </w:tc>
      </w:tr>
      <w:tr w:rsidR="00E03A04" w:rsidRPr="007C3CB2" w14:paraId="486CD905" w14:textId="77777777" w:rsidTr="00E03A04">
        <w:tc>
          <w:tcPr>
            <w:tcW w:w="0" w:type="auto"/>
            <w:shd w:val="clear" w:color="auto" w:fill="auto"/>
          </w:tcPr>
          <w:p w14:paraId="71971CED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Rebastinib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D3D9BB2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ie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2</w:t>
            </w:r>
          </w:p>
        </w:tc>
        <w:tc>
          <w:tcPr>
            <w:tcW w:w="1664" w:type="dxa"/>
            <w:shd w:val="clear" w:color="auto" w:fill="auto"/>
          </w:tcPr>
          <w:p w14:paraId="4F8ACF35" w14:textId="163EB521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6C7AA9BA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>Терапия лейкозов – 1</w:t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t>b</w:t>
            </w:r>
            <w:r w:rsidRPr="00354E88">
              <w:rPr>
                <w:rFonts w:ascii="Times New Roman" w:hAnsi="Times New Roman"/>
                <w:sz w:val="28"/>
                <w:szCs w:val="28"/>
              </w:rPr>
              <w:t xml:space="preserve">/2 фа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>
                <w:fldData xml:space="preserve">PEVuZE5vdGU+PENpdGU+PEF1dGhvcj5KYW5rdTwvQXV0aG9yPjxZZWFyPjIwMTk8L1llYXI+PFJl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</w:fldData>
              </w:fldChar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/>
                <w:sz w:val="28"/>
                <w:szCs w:val="28"/>
              </w:rPr>
              <w:fldChar w:fldCharType="begin">
                <w:fldData xml:space="preserve">PEVuZE5vdGU+PENpdGU+PEF1dGhvcj5KYW5rdTwvQXV0aG9yPjxZZWFyPjIwMTk8L1llYXI+PFJl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</w:fldData>
              </w:fldChar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/>
                <w:sz w:val="28"/>
                <w:szCs w:val="28"/>
              </w:rPr>
            </w:r>
            <w:r>
              <w:rPr>
                <w:rFonts w:ascii="Times New Roman" w:hAnsi="Times New Roman"/>
                <w:sz w:val="28"/>
                <w:szCs w:val="28"/>
              </w:rPr>
              <w:fldChar w:fldCharType="end"/>
            </w:r>
            <w:r w:rsidRPr="00354E88">
              <w:rPr>
                <w:rFonts w:ascii="Times New Roman" w:hAnsi="Times New Roman"/>
                <w:sz w:val="28"/>
                <w:szCs w:val="28"/>
              </w:rPr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35" w:tooltip="Cortes, 2017 #217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35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 xml:space="preserve">, </w:t>
            </w:r>
            <w:hyperlink w:anchor="_ENREF_92" w:tooltip="Janku, 2019 #216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92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  <w:r w:rsidRPr="00354E88">
              <w:rPr>
                <w:rFonts w:ascii="Times New Roman" w:hAnsi="Times New Roman"/>
                <w:sz w:val="28"/>
                <w:szCs w:val="28"/>
              </w:rPr>
              <w:t xml:space="preserve"> </w:t>
            </w:r>
          </w:p>
          <w:p w14:paraId="1B3C1267" w14:textId="0D8CECE7" w:rsidR="00E03A04" w:rsidRP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Leukemia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herapy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– 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hase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1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b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>/2 [3</w:t>
            </w: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5,92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6A9AAD57" w14:textId="647C6290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AF8DE16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2</w:t>
            </w:r>
          </w:p>
        </w:tc>
      </w:tr>
      <w:tr w:rsidR="00E03A04" w:rsidRPr="007C3CB2" w14:paraId="04B95CF7" w14:textId="77777777" w:rsidTr="00E03A04">
        <w:tc>
          <w:tcPr>
            <w:tcW w:w="0" w:type="auto"/>
            <w:shd w:val="clear" w:color="auto" w:fill="auto"/>
          </w:tcPr>
          <w:p w14:paraId="12CE654B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lastRenderedPageBreak/>
              <w:t>Infigratinib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br/>
              <w:t>(BGJ398)</w:t>
            </w:r>
          </w:p>
        </w:tc>
        <w:tc>
          <w:tcPr>
            <w:tcW w:w="0" w:type="auto"/>
            <w:shd w:val="clear" w:color="auto" w:fill="auto"/>
          </w:tcPr>
          <w:p w14:paraId="1310A4DF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FGFR</w:t>
            </w:r>
          </w:p>
        </w:tc>
        <w:tc>
          <w:tcPr>
            <w:tcW w:w="1664" w:type="dxa"/>
            <w:shd w:val="clear" w:color="auto" w:fill="auto"/>
          </w:tcPr>
          <w:p w14:paraId="0091C274" w14:textId="5BDD20AB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2ABAD8F4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 xml:space="preserve">Терапия прогрессирующей или метастатической </w:t>
            </w:r>
            <w:proofErr w:type="spellStart"/>
            <w:r w:rsidRPr="00354E88">
              <w:rPr>
                <w:rFonts w:ascii="Times New Roman" w:hAnsi="Times New Roman"/>
                <w:sz w:val="28"/>
                <w:szCs w:val="28"/>
              </w:rPr>
              <w:t>холангиокарциномы</w:t>
            </w:r>
            <w:proofErr w:type="spellEnd"/>
            <w:r w:rsidRPr="00354E88">
              <w:rPr>
                <w:rFonts w:ascii="Times New Roman" w:hAnsi="Times New Roman"/>
                <w:sz w:val="28"/>
                <w:szCs w:val="28"/>
              </w:rPr>
              <w:t xml:space="preserve"> – 2 фа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Javle&lt;/Author&gt;&lt;Year&gt;2018&lt;/Year&gt;&lt;RecNum&gt;218&lt;/RecNum&gt;&lt;DisplayText&gt;[93]&lt;/DisplayText&gt;&lt;record&gt;&lt;rec-number&gt;218&lt;/rec-number&gt;&lt;foreign-keys&gt;&lt;key app="EN" db-id="05200aztndzzsmeavxm5rpezr2fdvppppwdd" timestamp="1715341290"&gt;218&lt;/key&gt;&lt;/foreign-keys&gt;&lt;ref-type name="Journal Article"&gt;17&lt;/ref-type&gt;&lt;contributors&gt;&lt;authors&gt;&lt;author&gt;Javle, M.&lt;/author&gt;&lt;author&gt;Kelley, R. K.&lt;/author&gt;&lt;author&gt;Roychowdhury, S.&lt;/author&gt;&lt;author&gt;Weiss, K. H.&lt;/author&gt;&lt;author&gt;Abou-Alfa, G. K.&lt;/author&gt;&lt;author&gt;Macarulla, T.&lt;/author&gt;&lt;author&gt;Sadeghi, S.&lt;/author&gt;&lt;author&gt;Waldschmidt, D.&lt;/author&gt;&lt;author&gt;Zhu, A. X.&lt;/author&gt;&lt;author&gt;Goyal, L.&lt;/author&gt;&lt;author&gt;Borad, M.&lt;/author&gt;&lt;author&gt;Yong, W. P.&lt;/author&gt;&lt;author&gt;Borbath, I.&lt;/author&gt;&lt;author&gt;El-Khoueiry, A.&lt;/author&gt;&lt;author&gt;Philip, P.&lt;/author&gt;&lt;author&gt;Moran, S.&lt;/author&gt;&lt;author&gt;Ye, Y.&lt;/author&gt;&lt;author&gt;Ising, M.&lt;/author&gt;&lt;author&gt;Lewis, N.&lt;/author&gt;&lt;author&gt;Bekaii-Saab, T.&lt;/author&gt;&lt;/authors&gt;&lt;/contributors&gt;&lt;titles&gt;&lt;title&gt;Updated results from a phase II study of infigratinib (BGJ398), a selective pan-FGFR kinase inhibitor, in patients with previously treated advanced cholangiocarcinoma containing FGFR2 fusions&lt;/title&gt;&lt;secondary-title&gt;Annals of Oncology&lt;/secondary-title&gt;&lt;/titles&gt;&lt;periodical&gt;&lt;full-title&gt;Annals of Oncology&lt;/full-title&gt;&lt;/periodical&gt;&lt;volume&gt;29&lt;/volume&gt;&lt;section&gt;viii720&lt;/section&gt;&lt;dates&gt;&lt;year&gt;2018&lt;/year&gt;&lt;/dates&gt;&lt;isbn&gt;09237534&lt;/isbn&gt;&lt;urls&gt;&lt;/urls&gt;&lt;electronic-resource-num&gt;10.1093/annonc/mdy424.030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93" w:tooltip="Javle, 2018 #218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93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36BEEF30" w14:textId="011961CA" w:rsidR="00E03A04" w:rsidRP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354E88">
              <w:rPr>
                <w:rFonts w:ascii="Times New Roman" w:hAnsi="Times New Roman"/>
                <w:sz w:val="28"/>
                <w:szCs w:val="28"/>
              </w:rPr>
              <w:t>Адъювантная</w:t>
            </w:r>
            <w:proofErr w:type="spellEnd"/>
            <w:r w:rsidRPr="00354E88">
              <w:rPr>
                <w:rFonts w:ascii="Times New Roman" w:hAnsi="Times New Roman"/>
                <w:sz w:val="28"/>
                <w:szCs w:val="28"/>
              </w:rPr>
              <w:t xml:space="preserve"> терапия инвазивной </w:t>
            </w:r>
            <w:proofErr w:type="spellStart"/>
            <w:r w:rsidRPr="00354E88">
              <w:rPr>
                <w:rFonts w:ascii="Times New Roman" w:hAnsi="Times New Roman"/>
                <w:sz w:val="28"/>
                <w:szCs w:val="28"/>
              </w:rPr>
              <w:t>уротелиальной</w:t>
            </w:r>
            <w:proofErr w:type="spellEnd"/>
            <w:r w:rsidRPr="00354E88">
              <w:rPr>
                <w:rFonts w:ascii="Times New Roman" w:hAnsi="Times New Roman"/>
                <w:sz w:val="28"/>
                <w:szCs w:val="28"/>
              </w:rPr>
              <w:t xml:space="preserve"> карциномы – 3 фа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Grivas&lt;/Author&gt;&lt;Year&gt;2023&lt;/Year&gt;&lt;RecNum&gt;219&lt;/RecNum&gt;&lt;DisplayText&gt;[64]&lt;/DisplayText&gt;&lt;record&gt;&lt;rec-number&gt;219&lt;/rec-number&gt;&lt;foreign-keys&gt;&lt;key app="EN" db-id="05200aztndzzsmeavxm5rpezr2fdvppppwdd" timestamp="1715341290"&gt;219&lt;/key&gt;&lt;/foreign-keys&gt;&lt;ref-type name="Journal Article"&gt;17&lt;/ref-type&gt;&lt;contributors&gt;&lt;authors&gt;&lt;author&gt;Grivas, Petros&lt;/author&gt;&lt;author&gt;Daneshmand, Siamak&lt;/author&gt;&lt;author&gt;Makarov, Vladimir&lt;/author&gt;&lt;author&gt;Bellmunt, Joaquim&lt;/author&gt;&lt;author&gt;Sridhar, Srikala S.&lt;/author&gt;&lt;author&gt;Sonpavde, Guru P.&lt;/author&gt;&lt;author&gt;Cole, Suzanne&lt;/author&gt;&lt;author&gt;Tripathi, Abhishek&lt;/author&gt;&lt;author&gt;Faltas, Bishoy Morris&lt;/author&gt;&lt;author&gt;Lerner, Seth P.&lt;/author&gt;&lt;author&gt;Fleming, Mark T.&lt;/author&gt;&lt;author&gt;Loriot, Yohann&lt;/author&gt;&lt;author&gt;Meeks, Joshua J.&lt;/author&gt;&lt;author&gt;Master, Viraj A.&lt;/author&gt;&lt;author&gt;Davis, Kimberlee&lt;/author&gt;&lt;author&gt;Van Veenhuyzen, David Friedrich&lt;/author&gt;&lt;author&gt;Afifi, Shugufa&lt;/author&gt;&lt;author&gt;Pal, Sumanta Kumar&lt;/author&gt;&lt;author&gt;Gupta, Shilpa&lt;/author&gt;&lt;/authors&gt;&lt;/contributors&gt;&lt;titles&gt;&lt;title&gt;Fibroblast growth factor receptor 3 (FGFR3) alterations in PROOF 302: A phase III trial of infigratinib (BGJ398) as adjuvant therapy in patients (pts) with invasive urothelial carcinoma (UC)&lt;/title&gt;&lt;secondary-title&gt;Journal of Clinical Oncology&lt;/secondary-title&gt;&lt;/titles&gt;&lt;periodical&gt;&lt;full-title&gt;Journal of Clinical Oncology&lt;/full-title&gt;&lt;/periodical&gt;&lt;pages&gt;4511-4511&lt;/pages&gt;&lt;volume&gt;41&lt;/volume&gt;&lt;number&gt;16_suppl&lt;/number&gt;&lt;section&gt;4511&lt;/section&gt;&lt;dates&gt;&lt;year&gt;2023&lt;/year&gt;&lt;/dates&gt;&lt;isbn&gt;0732-183X&amp;#xD;1527-7755&lt;/isbn&gt;&lt;urls&gt;&lt;/urls&gt;&lt;electronic-resource-num&gt;10.1200/JCO.2023.41.16_suppl.4511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64" w:tooltip="Grivas, 2023 #219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64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/>
                <w:sz w:val="28"/>
                <w:szCs w:val="28"/>
              </w:rPr>
              <w:br/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herapy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of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rogressive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or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metastatic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cholangiocarcinoma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– 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hase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 2 [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3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>]</w:t>
            </w:r>
          </w:p>
          <w:p w14:paraId="35D914BB" w14:textId="50F9438E" w:rsidR="00E03A04" w:rsidRPr="00417FDB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Adjuvant therapy of invasive urothelial carcinoma – phase 3 [6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</w:t>
            </w: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63FD26C5" w14:textId="6C3EC294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1C52F6F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218</w:t>
            </w:r>
          </w:p>
        </w:tc>
      </w:tr>
      <w:tr w:rsidR="00E03A04" w:rsidRPr="007C3CB2" w14:paraId="636972AC" w14:textId="77777777" w:rsidTr="00E03A04">
        <w:tc>
          <w:tcPr>
            <w:tcW w:w="0" w:type="auto"/>
            <w:shd w:val="clear" w:color="auto" w:fill="auto"/>
          </w:tcPr>
          <w:p w14:paraId="56302694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Sunitinib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044EB1A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PDGFRα/β</w:t>
            </w:r>
          </w:p>
        </w:tc>
        <w:tc>
          <w:tcPr>
            <w:tcW w:w="1664" w:type="dxa"/>
            <w:shd w:val="clear" w:color="auto" w:fill="auto"/>
          </w:tcPr>
          <w:p w14:paraId="3EFC0BDA" w14:textId="73C6915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665F8801" w14:textId="7F39BCF6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0E71BAB" w14:textId="77777777" w:rsid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Да, в РФ – «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Сутент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» для терапии различных злокачественных опухолей</w:t>
            </w:r>
          </w:p>
          <w:p w14:paraId="79F17815" w14:textId="0C7E3DC0" w:rsidR="00E03A04" w:rsidRPr="00417FDB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Yes, in the Russian Federation – "</w:t>
            </w:r>
            <w:proofErr w:type="spellStart"/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Sutent</w:t>
            </w:r>
            <w:proofErr w:type="spellEnd"/>
            <w:r w:rsidRPr="00417FDB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" for the treatment of various malignant tumors</w:t>
            </w:r>
          </w:p>
        </w:tc>
        <w:tc>
          <w:tcPr>
            <w:tcW w:w="0" w:type="auto"/>
            <w:shd w:val="clear" w:color="auto" w:fill="auto"/>
          </w:tcPr>
          <w:p w14:paraId="3F98C925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</w:p>
        </w:tc>
      </w:tr>
      <w:tr w:rsidR="00E03A04" w:rsidRPr="007C3CB2" w14:paraId="0C3DC4B5" w14:textId="77777777" w:rsidTr="00E03A04">
        <w:tc>
          <w:tcPr>
            <w:tcW w:w="0" w:type="auto"/>
            <w:shd w:val="clear" w:color="auto" w:fill="auto"/>
          </w:tcPr>
          <w:p w14:paraId="5F610F58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>Dactolisib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 xml:space="preserve"> (BEZ235)</w:t>
            </w:r>
          </w:p>
        </w:tc>
        <w:tc>
          <w:tcPr>
            <w:tcW w:w="0" w:type="auto"/>
            <w:shd w:val="clear" w:color="auto" w:fill="auto"/>
          </w:tcPr>
          <w:p w14:paraId="29967B29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I3K/mTOR</w:t>
            </w:r>
          </w:p>
        </w:tc>
        <w:tc>
          <w:tcPr>
            <w:tcW w:w="1664" w:type="dxa"/>
            <w:shd w:val="clear" w:color="auto" w:fill="auto"/>
          </w:tcPr>
          <w:p w14:paraId="0CFFA5B8" w14:textId="2A3482F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4097B65D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>Терапия прогрессирующих злокачественных опухолей – 1</w:t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t>b</w:t>
            </w:r>
            <w:r w:rsidRPr="00354E88">
              <w:rPr>
                <w:rFonts w:ascii="Times New Roman" w:hAnsi="Times New Roman"/>
                <w:sz w:val="28"/>
                <w:szCs w:val="28"/>
              </w:rPr>
              <w:t xml:space="preserve"> фа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Wise-Draper&lt;/Author&gt;&lt;Year&gt;2017&lt;/Year&gt;&lt;RecNum&gt;220&lt;/RecNum&gt;&lt;DisplayText&gt;[223]&lt;/DisplayText&gt;&lt;record&gt;&lt;rec-number&gt;220&lt;/rec-number&gt;&lt;foreign-keys&gt;&lt;key app="EN" db-id="05200aztndzzsmeavxm5rpezr2fdvppppwdd" timestamp="1715341290"&gt;220&lt;/key&gt;&lt;/foreign-keys&gt;&lt;ref-type name="Journal Article"&gt;17&lt;/ref-type&gt;&lt;contributors&gt;&lt;authors&gt;&lt;author&gt;Wise-Draper, Trisha M.&lt;/author&gt;&lt;author&gt;Moorthy, Ganesh&lt;/author&gt;&lt;author&gt;Salkeni, Mohamad A.&lt;/author&gt;&lt;author&gt;Karim, Nagla Abdel&lt;/author&gt;&lt;author&gt;Thomas, Hala Elnakat&lt;/author&gt;&lt;author&gt;Mercer, Carol A.&lt;/author&gt;&lt;author&gt;Beg, M. Shalaan&lt;/author&gt;&lt;author&gt;O’Gara, Sue&lt;/author&gt;&lt;author&gt;Olowokure, Olugbenga&lt;/author&gt;&lt;author&gt;Fathallah, Hassana&lt;/author&gt;&lt;author&gt;Kozma, Sara C.&lt;/author&gt;&lt;author&gt;Thomas, George&lt;/author&gt;&lt;author&gt;Rixe, Olivier&lt;/author&gt;&lt;author&gt;Desai, Pankaj&lt;/author&gt;&lt;author&gt;Morris, John C.&lt;/author&gt;&lt;/authors&gt;&lt;/contributors&gt;&lt;titles&gt;&lt;title&gt;A Phase Ib Study of the Dual PI3K/mTOR Inhibitor Dactolisib (BEZ235) Combined with Everolimus in Patients with Advanced Solid Malignancies&lt;/title&gt;&lt;secondary-title&gt;Targeted Oncology&lt;/secondary-title&gt;&lt;/titles&gt;&lt;periodical&gt;&lt;full-title&gt;Targeted Oncology&lt;/full-title&gt;&lt;/periodical&gt;&lt;pages&gt;323-332&lt;/pages&gt;&lt;volume&gt;12&lt;/volume&gt;&lt;number&gt;3&lt;/number&gt;&lt;section&gt;323&lt;/section&gt;&lt;dates&gt;&lt;year&gt;2017&lt;/year&gt;&lt;/dates&gt;&lt;isbn&gt;1776-2596&amp;#xD;1776-260X&lt;/isbn&gt;&lt;urls&gt;&lt;/urls&gt;&lt;electronic-resource-num&gt;10.1007/s11523-017-0482-9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223" w:tooltip="Wise-Draper, 2017 #220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223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468544CE" w14:textId="6F03E460" w:rsidR="00E03A04" w:rsidRPr="00AB2936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AB2936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herapy of progressive malignant tumors – phase 1b [22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3</w:t>
            </w:r>
            <w:r w:rsidRPr="00AB2936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01AD7F30" w14:textId="3C33D45D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7F4FA93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472</w:t>
            </w:r>
          </w:p>
        </w:tc>
      </w:tr>
      <w:tr w:rsidR="00E03A04" w:rsidRPr="007C3CB2" w14:paraId="588B964C" w14:textId="77777777" w:rsidTr="00E03A04">
        <w:tc>
          <w:tcPr>
            <w:tcW w:w="0" w:type="auto"/>
            <w:shd w:val="clear" w:color="auto" w:fill="auto"/>
          </w:tcPr>
          <w:p w14:paraId="38AFFC24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LY294002</w:t>
            </w:r>
          </w:p>
        </w:tc>
        <w:tc>
          <w:tcPr>
            <w:tcW w:w="0" w:type="auto"/>
            <w:shd w:val="clear" w:color="auto" w:fill="auto"/>
          </w:tcPr>
          <w:p w14:paraId="5268C73F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PI3K</w:t>
            </w:r>
          </w:p>
        </w:tc>
        <w:tc>
          <w:tcPr>
            <w:tcW w:w="1664" w:type="dxa"/>
            <w:shd w:val="clear" w:color="auto" w:fill="auto"/>
          </w:tcPr>
          <w:p w14:paraId="18B09162" w14:textId="3AB972F4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t xml:space="preserve">In vitro/In vivo </w:t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  <w:lang w:val="en-US"/>
              </w:rPr>
              <w:instrText xml:space="preserve"> ADDIN EN.CITE &lt;EndNote&gt;&lt;Cite&gt;&lt;Author&gt;Guney Eskiler&lt;/Author&gt;&lt;Year&gt;2022&lt;/Year&gt;&lt;RecNum&gt;221&lt;/RecNum&gt;&lt;DisplayText&gt;[67, 225]&lt;/DisplayText&gt;&lt;record&gt;&lt;rec-number&gt;221&lt;/rec-number&gt;&lt;foreign-keys&gt;&lt;key app="EN" db-id="05200aztndzzsmeavxm5rpezr2fdvppppwdd" timestamp="1715341290"&gt;221&lt;/key&gt;&lt;/foreign-keys&gt;&lt;ref-type name="Journal Article"&gt;17&lt;/ref-type&gt;&lt;contributors&gt;&lt;authors&gt;&lt;author&gt;Guney Eskiler, Gamze&lt;/author&gt;&lt;author&gt;Ozturk, Melek&lt;/author&gt;&lt;/authors&gt;&lt;/contributors&gt;&lt;titles&gt;&lt;title&gt;Therapeutic potential of the PI3K inhibitor LY294002 and PARP inhibitor Talazoparib combination in BRCA-deficient triple negative breast cancer cells&lt;/title&gt;&lt;secondary-title&gt;Cellular Signalling&lt;/secondary-title&gt;&lt;/titles&gt;&lt;periodical&gt;&lt;full-title&gt;Cellular Signalling&lt;/full-title&gt;&lt;/periodical&gt;&lt;volume&gt;91&lt;/volume&gt;&lt;section&gt;110229&lt;/section&gt;&lt;dates&gt;&lt;year&gt;2022&lt;/year&gt;&lt;/dates&gt;&lt;isbn&gt;08986568&lt;/isbn&gt;&lt;urls&gt;&lt;/urls&gt;&lt;electronic-resource-num&gt;10.1016/j.cellsig.2021.110229&lt;/electronic-resource-num&gt;&lt;/record&gt;&lt;/Cite&gt;&lt;Cite&gt;&lt;Author&gt;Wu&lt;/Author&gt;&lt;Year&gt;2011&lt;/Year&gt;&lt;RecNum&gt;222&lt;/RecNum&gt;&lt;record&gt;&lt;rec-number&gt;222&lt;/rec-number&gt;&lt;foreign-keys&gt;&lt;key app="EN" db-id="05200aztndzzsmeavxm5rpezr2fdvppppwdd" timestamp="1715341290"&gt;222&lt;/key&gt;&lt;/foreign-keys&gt;&lt;ref-type name="Journal Article"&gt;17&lt;/ref-type&gt;&lt;contributors&gt;&lt;authors&gt;&lt;author&gt;Wu, Deyao&lt;/author&gt;&lt;author&gt;Tao, Jun&lt;/author&gt;&lt;author&gt;Xu, Bin&lt;/author&gt;&lt;author&gt;Qing, Weijie&lt;/author&gt;&lt;author&gt;Li, Pengchao&lt;/author&gt;&lt;author&gt;Lu, Qiang&lt;/author&gt;&lt;author&gt;Zhang, Wei&lt;/author&gt;&lt;/authors&gt;&lt;/contributors&gt;&lt;titles&gt;&lt;title&gt;Phosphatidylinositol 3-Kinase Inhibitor LY294002 Suppresses Proliferation and Sensitizes Doxorubicin Chemotherapy in Bladder Cancer Cells&lt;/title&gt;&lt;secondary-title&gt;Urologia Internationalis&lt;/secondary-title&gt;&lt;/titles&gt;&lt;periodical&gt;&lt;full-title&gt;Urologia Internationalis&lt;/full-title&gt;&lt;/periodical&gt;&lt;pages&gt;346-354&lt;/pages&gt;&lt;volume&gt;86&lt;/volume&gt;&lt;number&gt;3&lt;/number&gt;&lt;section&gt;346&lt;/section&gt;&lt;dates&gt;&lt;year&gt;2011&lt;/year&gt;&lt;/dates&gt;&lt;isbn&gt;0042-1138&amp;#xD;1423-0399&lt;/isbn&gt;&lt;urls&gt;&lt;/urls&gt;&lt;electronic-resource-num&gt;10.1159/000322986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>[</w:t>
            </w:r>
            <w:hyperlink w:anchor="_ENREF_67" w:tooltip="Guney Eskiler, 2022 #221" w:history="1">
              <w:r>
                <w:rPr>
                  <w:rFonts w:ascii="Times New Roman" w:hAnsi="Times New Roman"/>
                  <w:noProof/>
                  <w:sz w:val="28"/>
                  <w:szCs w:val="28"/>
                  <w:lang w:val="en-US"/>
                </w:rPr>
                <w:t>67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 xml:space="preserve">, </w:t>
            </w:r>
            <w:hyperlink w:anchor="_ENREF_225" w:tooltip="Wu, 2011 #222" w:history="1">
              <w:r>
                <w:rPr>
                  <w:rFonts w:ascii="Times New Roman" w:hAnsi="Times New Roman"/>
                  <w:noProof/>
                  <w:sz w:val="28"/>
                  <w:szCs w:val="28"/>
                  <w:lang w:val="en-US"/>
                </w:rPr>
                <w:t>225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</w:tc>
        <w:tc>
          <w:tcPr>
            <w:tcW w:w="1947" w:type="dxa"/>
            <w:shd w:val="clear" w:color="auto" w:fill="auto"/>
          </w:tcPr>
          <w:p w14:paraId="48C619BE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14:paraId="72D67040" w14:textId="21D165F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79D4C79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631</w:t>
            </w:r>
          </w:p>
        </w:tc>
      </w:tr>
      <w:tr w:rsidR="00E03A04" w:rsidRPr="007C3CB2" w14:paraId="6CA2EA0B" w14:textId="77777777" w:rsidTr="00E03A04">
        <w:tc>
          <w:tcPr>
            <w:tcW w:w="0" w:type="auto"/>
            <w:shd w:val="clear" w:color="auto" w:fill="auto"/>
          </w:tcPr>
          <w:p w14:paraId="7E11C15D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Capivasertib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A34123C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AKT</w:t>
            </w:r>
          </w:p>
        </w:tc>
        <w:tc>
          <w:tcPr>
            <w:tcW w:w="1664" w:type="dxa"/>
            <w:shd w:val="clear" w:color="auto" w:fill="auto"/>
          </w:tcPr>
          <w:p w14:paraId="0AAC4E9C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</w:p>
        </w:tc>
        <w:tc>
          <w:tcPr>
            <w:tcW w:w="1947" w:type="dxa"/>
            <w:shd w:val="clear" w:color="auto" w:fill="auto"/>
          </w:tcPr>
          <w:p w14:paraId="2EA16FC1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 xml:space="preserve">Терапия рака молочной железы – 3 фа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Turner&lt;/Author&gt;&lt;Year&gt;2020&lt;/Year&gt;&lt;RecNum&gt;223&lt;/RecNum&gt;&lt;DisplayText&gt;[211]&lt;/DisplayText&gt;&lt;record&gt;&lt;rec-number&gt;223&lt;/rec-number&gt;&lt;foreign-keys&gt;&lt;key app="EN" db-id="05200aztndzzsmeavxm5rpezr2fdvppppwdd" timestamp="1715341290"&gt;223&lt;/key&gt;&lt;/foreign-keys&gt;&lt;ref-type name="Journal Article"&gt;17&lt;/ref-type&gt;&lt;contributors&gt;&lt;authors&gt;&lt;author&gt;Turner, N.&lt;/author&gt;&lt;author&gt;Howell, S.&lt;/author&gt;&lt;author&gt;Jhaveri, K.&lt;/author&gt;&lt;author&gt;Gomez, H.&lt;/author&gt;&lt;author&gt;Toi, M.&lt;/author&gt;&lt;author&gt;Hu, X.&lt;/author&gt;&lt;author&gt;Loibl, S.&lt;/author&gt;&lt;author&gt;Rugo, H. S.&lt;/author&gt;&lt;author&gt;Ni, P.&lt;/author&gt;&lt;author&gt;De Bruin, E.&lt;/author&gt;&lt;author&gt;Orbegoso, C. M. A. A.&lt;/author&gt;&lt;author&gt;Schiavon, G.&lt;/author&gt;&lt;author&gt;Foxley, A.&lt;/author&gt;&lt;author&gt;Oliveira, M.&lt;/author&gt;&lt;/authors&gt;&lt;/contributors&gt;&lt;titles&gt;&lt;title&gt;350TiP A phase III trial of capivasertib and fulvestrant versus placebo and fulvestrant in patients with HR+/HER2− breast cancer (CAPItello-291)&lt;/title&gt;&lt;secondary-title&gt;Annals of Oncology&lt;/secondary-title&gt;&lt;/titles&gt;&lt;periodical&gt;&lt;full-title&gt;Annals of Oncology&lt;/full-title&gt;&lt;/periodical&gt;&lt;pages&gt;S388-S389&lt;/pages&gt;&lt;volume&gt;31&lt;/volume&gt;&lt;section&gt;S388&lt;/section&gt;&lt;dates&gt;&lt;year&gt;2020&lt;/year&gt;&lt;/dates&gt;&lt;isbn&gt;09237534&lt;/isbn&gt;&lt;urls&gt;&lt;/urls&gt;&lt;electronic-resource-num&gt;10.1016/j.annonc.2020.08.452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211" w:tooltip="Turner, 2020 #223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211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0F505CBD" w14:textId="488BA31B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>Breast</w:t>
            </w:r>
            <w:proofErr w:type="spellEnd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proofErr w:type="spellStart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>cancer</w:t>
            </w:r>
            <w:proofErr w:type="spellEnd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proofErr w:type="spellStart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>therapy</w:t>
            </w:r>
            <w:proofErr w:type="spellEnd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 xml:space="preserve"> – </w:t>
            </w:r>
            <w:proofErr w:type="spellStart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>Phase</w:t>
            </w:r>
            <w:proofErr w:type="spellEnd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 xml:space="preserve"> 3 [21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1</w:t>
            </w:r>
            <w:r w:rsidRPr="00AB2936">
              <w:rPr>
                <w:rFonts w:ascii="Times New Roman" w:hAnsi="Times New Roman" w:cs="Times New Roman"/>
                <w:sz w:val="28"/>
                <w:szCs w:val="28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48422619" w14:textId="77777777" w:rsid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 xml:space="preserve">Да, одобрен в США («TRUQAP») в комбинации с 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фульвестраном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 xml:space="preserve"> для терапии рака молочной железы</w:t>
            </w:r>
          </w:p>
          <w:p w14:paraId="19027CA1" w14:textId="5246C319" w:rsidR="00E03A04" w:rsidRPr="00AB2936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AB2936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Yes, approved in the USA ("TRUQAP") in combination with </w:t>
            </w:r>
            <w:proofErr w:type="spellStart"/>
            <w:r w:rsidRPr="00AB2936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fulvestran</w:t>
            </w:r>
            <w:proofErr w:type="spellEnd"/>
            <w:r w:rsidRPr="00AB2936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for breast cancer therapy</w:t>
            </w:r>
          </w:p>
        </w:tc>
        <w:tc>
          <w:tcPr>
            <w:tcW w:w="0" w:type="auto"/>
            <w:shd w:val="clear" w:color="auto" w:fill="auto"/>
          </w:tcPr>
          <w:p w14:paraId="0F73E849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26</w:t>
            </w:r>
          </w:p>
        </w:tc>
      </w:tr>
      <w:tr w:rsidR="00E03A04" w:rsidRPr="007C3CB2" w14:paraId="4109AA53" w14:textId="77777777" w:rsidTr="00E03A04">
        <w:tc>
          <w:tcPr>
            <w:tcW w:w="0" w:type="auto"/>
            <w:shd w:val="clear" w:color="auto" w:fill="auto"/>
          </w:tcPr>
          <w:p w14:paraId="40F9AAAC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Perifosine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51559EE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AKT</w:t>
            </w:r>
          </w:p>
        </w:tc>
        <w:tc>
          <w:tcPr>
            <w:tcW w:w="1664" w:type="dxa"/>
            <w:shd w:val="clear" w:color="auto" w:fill="auto"/>
          </w:tcPr>
          <w:p w14:paraId="5F27EA4F" w14:textId="446DD9D0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167A75B2" w14:textId="77777777" w:rsidR="00E03A04" w:rsidRDefault="00E03A04" w:rsidP="00E03A04">
            <w:pPr>
              <w:spacing w:line="24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 xml:space="preserve">Терапия </w:t>
            </w:r>
            <w:proofErr w:type="spellStart"/>
            <w:r w:rsidRPr="00354E88">
              <w:rPr>
                <w:rFonts w:ascii="Times New Roman" w:hAnsi="Times New Roman"/>
                <w:sz w:val="28"/>
                <w:szCs w:val="28"/>
              </w:rPr>
              <w:t>глиобластомы</w:t>
            </w:r>
            <w:proofErr w:type="spellEnd"/>
            <w:r w:rsidRPr="00354E88">
              <w:rPr>
                <w:rFonts w:ascii="Times New Roman" w:hAnsi="Times New Roman"/>
                <w:sz w:val="28"/>
                <w:szCs w:val="28"/>
              </w:rPr>
              <w:t xml:space="preserve"> – фазы 1/2 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>
                <w:fldData xml:space="preserve">PEVuZE5vdGU+PENpdGU+PEF1dGhvcj5LYWxleTwvQXV0aG9yPjxZZWFyPjIwMTk8L1llYXI+PFJl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</w:fldData>
              </w:fldChar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/>
                <w:sz w:val="28"/>
                <w:szCs w:val="28"/>
              </w:rPr>
              <w:fldChar w:fldCharType="begin">
                <w:fldData xml:space="preserve">PEVuZE5vdGU+PENpdGU+PEF1dGhvcj5LYWxleTwvQXV0aG9yPjxZZWFyPjIwMTk8L1llYXI+PFJl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</w:fldData>
              </w:fldChar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/>
                <w:sz w:val="28"/>
                <w:szCs w:val="28"/>
              </w:rPr>
            </w:r>
            <w:r>
              <w:rPr>
                <w:rFonts w:ascii="Times New Roman" w:hAnsi="Times New Roman"/>
                <w:sz w:val="28"/>
                <w:szCs w:val="28"/>
              </w:rPr>
              <w:fldChar w:fldCharType="end"/>
            </w:r>
            <w:r w:rsidRPr="00354E88">
              <w:rPr>
                <w:rFonts w:ascii="Times New Roman" w:hAnsi="Times New Roman"/>
                <w:sz w:val="28"/>
                <w:szCs w:val="28"/>
              </w:rPr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104" w:tooltip="Kaley, 2019 #224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104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 xml:space="preserve">, </w:t>
            </w:r>
            <w:hyperlink w:anchor="_ENREF_105" w:tooltip="Kaley, 2020 #225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105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1954B34A" w14:textId="639F62C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>Glioblastoma</w:t>
            </w:r>
            <w:proofErr w:type="spellEnd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proofErr w:type="spellStart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>therapy</w:t>
            </w:r>
            <w:proofErr w:type="spellEnd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 xml:space="preserve"> – </w:t>
            </w:r>
            <w:proofErr w:type="spellStart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>phase</w:t>
            </w:r>
            <w:proofErr w:type="spellEnd"/>
            <w:r w:rsidRPr="00AB2936">
              <w:rPr>
                <w:rFonts w:ascii="Times New Roman" w:hAnsi="Times New Roman" w:cs="Times New Roman"/>
                <w:sz w:val="28"/>
                <w:szCs w:val="28"/>
              </w:rPr>
              <w:t xml:space="preserve"> 1/2 [1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4</w:t>
            </w:r>
            <w:r w:rsidRPr="00AB2936">
              <w:rPr>
                <w:rFonts w:ascii="Times New Roman" w:hAnsi="Times New Roman" w:cs="Times New Roman"/>
                <w:sz w:val="28"/>
                <w:szCs w:val="28"/>
              </w:rPr>
              <w:t>, 1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5</w:t>
            </w:r>
            <w:r w:rsidRPr="00AB2936">
              <w:rPr>
                <w:rFonts w:ascii="Times New Roman" w:hAnsi="Times New Roman" w:cs="Times New Roman"/>
                <w:sz w:val="28"/>
                <w:szCs w:val="28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616EE882" w14:textId="5D056DE6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6DAC021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67</w:t>
            </w:r>
          </w:p>
        </w:tc>
      </w:tr>
      <w:tr w:rsidR="00E03A04" w:rsidRPr="007C3CB2" w14:paraId="4BF47DCF" w14:textId="77777777" w:rsidTr="00E03A04">
        <w:tc>
          <w:tcPr>
            <w:tcW w:w="0" w:type="auto"/>
            <w:shd w:val="clear" w:color="auto" w:fill="auto"/>
          </w:tcPr>
          <w:p w14:paraId="2AD80134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>Rapamycin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 xml:space="preserve"> (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Sirolimus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14:paraId="3BB2F392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mTOR</w:t>
            </w:r>
          </w:p>
        </w:tc>
        <w:tc>
          <w:tcPr>
            <w:tcW w:w="1664" w:type="dxa"/>
            <w:shd w:val="clear" w:color="auto" w:fill="auto"/>
          </w:tcPr>
          <w:p w14:paraId="5B36ED0C" w14:textId="3B1BEC4F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6530CA5C" w14:textId="3702E013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F08E423" w14:textId="77777777" w:rsid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Да, в РФ – «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Рапамун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 xml:space="preserve">» как иммунодепрессант </w:t>
            </w:r>
          </w:p>
          <w:p w14:paraId="1BD025EF" w14:textId="0DBE70DE" w:rsidR="00E03A04" w:rsidRPr="00AB2936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AB2936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Yes, in the Russian Federation – </w:t>
            </w:r>
            <w:proofErr w:type="spellStart"/>
            <w:r w:rsidRPr="00AB2936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Rapamun</w:t>
            </w:r>
            <w:proofErr w:type="spellEnd"/>
            <w:r w:rsidRPr="00AB2936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as an immunosuppressant</w:t>
            </w:r>
          </w:p>
        </w:tc>
        <w:tc>
          <w:tcPr>
            <w:tcW w:w="0" w:type="auto"/>
            <w:shd w:val="clear" w:color="auto" w:fill="auto"/>
          </w:tcPr>
          <w:p w14:paraId="1B4BF4A1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709</w:t>
            </w:r>
          </w:p>
        </w:tc>
      </w:tr>
      <w:tr w:rsidR="00E03A04" w:rsidRPr="007C3CB2" w14:paraId="75EAC509" w14:textId="77777777" w:rsidTr="00E03A04">
        <w:tc>
          <w:tcPr>
            <w:tcW w:w="0" w:type="auto"/>
            <w:shd w:val="clear" w:color="auto" w:fill="auto"/>
          </w:tcPr>
          <w:p w14:paraId="7D8B4650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Galunisertib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 xml:space="preserve"> (LY2157299)</w:t>
            </w:r>
          </w:p>
        </w:tc>
        <w:tc>
          <w:tcPr>
            <w:tcW w:w="0" w:type="auto"/>
            <w:shd w:val="clear" w:color="auto" w:fill="auto"/>
          </w:tcPr>
          <w:p w14:paraId="63155C47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GB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βRI</w:t>
            </w:r>
          </w:p>
        </w:tc>
        <w:tc>
          <w:tcPr>
            <w:tcW w:w="1664" w:type="dxa"/>
            <w:shd w:val="clear" w:color="auto" w:fill="auto"/>
          </w:tcPr>
          <w:p w14:paraId="4581FB51" w14:textId="323BD39B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7982D129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 xml:space="preserve">Терапия прогрессирующей гепатоцеллюлярной карциномы – 2 фа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Kelley&lt;/Author&gt;&lt;Year&gt;2019&lt;/Year&gt;&lt;RecNum&gt;226&lt;/RecNum&gt;&lt;DisplayText&gt;[106]&lt;/DisplayText&gt;&lt;record&gt;&lt;rec-number&gt;226&lt;/rec-number&gt;&lt;foreign-keys&gt;&lt;key app="EN" db-id="05200aztndzzsmeavxm5rpezr2fdvppppwdd" timestamp="1715341290"&gt;226&lt;/key&gt;&lt;/foreign-keys&gt;&lt;ref-type name="Journal Article"&gt;17&lt;/ref-type&gt;&lt;contributors&gt;&lt;authors&gt;&lt;author&gt;Kelley, R. K.&lt;/author&gt;&lt;author&gt;Gane, E.&lt;/author&gt;&lt;author&gt;Assenat, E.&lt;/author&gt;&lt;author&gt;Siebler, J.&lt;/author&gt;&lt;author&gt;Galle, P. R.&lt;/author&gt;&lt;author&gt;Merle, P.&lt;/author&gt;&lt;author&gt;Hourmand, I. O.&lt;/author&gt;&lt;author&gt;Cleverly, A.&lt;/author&gt;&lt;author&gt;Zhao, Y.&lt;/author&gt;&lt;author&gt;Gueorguieva, I.&lt;/author&gt;&lt;author&gt;Lahn, M.&lt;/author&gt;&lt;author&gt;Faivre, S.&lt;/author&gt;&lt;author&gt;Benhadji, K. A.&lt;/author&gt;&lt;author&gt;Giannelli, G.&lt;/author&gt;&lt;/authors&gt;&lt;/contributors&gt;&lt;titles&gt;&lt;title&gt;A Phase 2 Study of Galunisertib (TGF-β1 Receptor Type I Inhibitor) and Sorafenib in Patients With Advanced Hepatocellular Carcinoma&lt;/title&gt;&lt;secondary-title&gt;Clinical and Translational Gastroenterology&lt;/secondary-title&gt;&lt;/titles&gt;&lt;periodical&gt;&lt;full-title&gt;Clinical and Translational Gastroenterology&lt;/full-title&gt;&lt;/periodical&gt;&lt;volume&gt;10&lt;/volume&gt;&lt;number&gt;7&lt;/number&gt;&lt;section&gt;e00056&lt;/section&gt;&lt;dates&gt;&lt;year&gt;2019&lt;/year&gt;&lt;/dates&gt;&lt;isbn&gt;2155-384X&lt;/isbn&gt;&lt;urls&gt;&lt;/urls&gt;&lt;electronic-resource-num&gt;10.14309/ctg.0000000000000056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106" w:tooltip="Kelley, 2019 #226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106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26931F01" w14:textId="3304C0B9" w:rsidR="00E03A04" w:rsidRPr="009D3E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herapy of progressive hepatocellular carcinoma – phase 2 [10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6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75193543" w14:textId="61B457D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31D4B9E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69</w:t>
            </w:r>
          </w:p>
        </w:tc>
      </w:tr>
      <w:tr w:rsidR="00E03A04" w:rsidRPr="007C3CB2" w14:paraId="434F5A9A" w14:textId="77777777" w:rsidTr="00E03A04">
        <w:tc>
          <w:tcPr>
            <w:tcW w:w="0" w:type="auto"/>
            <w:shd w:val="clear" w:color="auto" w:fill="auto"/>
          </w:tcPr>
          <w:p w14:paraId="4A95E5E7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LY3200882</w:t>
            </w:r>
          </w:p>
        </w:tc>
        <w:tc>
          <w:tcPr>
            <w:tcW w:w="0" w:type="auto"/>
            <w:shd w:val="clear" w:color="auto" w:fill="auto"/>
          </w:tcPr>
          <w:p w14:paraId="73A19DAA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TβRI/II</w:t>
            </w:r>
          </w:p>
        </w:tc>
        <w:tc>
          <w:tcPr>
            <w:tcW w:w="1664" w:type="dxa"/>
            <w:shd w:val="clear" w:color="auto" w:fill="auto"/>
          </w:tcPr>
          <w:p w14:paraId="1A2A7F4B" w14:textId="58F428D9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5029D8BF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 xml:space="preserve">Терапия прогрессирующих злокачественных новообразований – 1 фа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>
                <w:fldData xml:space="preserve">PEVuZE5vdGU+PENpdGU+PEF1dGhvcj5ZYXA8L0F1dGhvcj48WWVhcj4yMDIxPC9ZZWFyPjxSZWNO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=
</w:fldData>
              </w:fldChar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/>
                <w:sz w:val="28"/>
                <w:szCs w:val="28"/>
              </w:rPr>
              <w:fldChar w:fldCharType="begin">
                <w:fldData xml:space="preserve">PEVuZE5vdGU+PENpdGU+PEF1dGhvcj5ZYXA8L0F1dGhvcj48WWVhcj4yMDIxPC9ZZWFyPjxSZWNO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=
</w:fldData>
              </w:fldChar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/>
                <w:sz w:val="28"/>
                <w:szCs w:val="28"/>
              </w:rPr>
            </w:r>
            <w:r>
              <w:rPr>
                <w:rFonts w:ascii="Times New Roman" w:hAnsi="Times New Roman"/>
                <w:sz w:val="28"/>
                <w:szCs w:val="28"/>
              </w:rPr>
              <w:fldChar w:fldCharType="end"/>
            </w:r>
            <w:r w:rsidRPr="00354E88">
              <w:rPr>
                <w:rFonts w:ascii="Times New Roman" w:hAnsi="Times New Roman"/>
                <w:sz w:val="28"/>
                <w:szCs w:val="28"/>
              </w:rPr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229" w:tooltip="Yap, 2021 #227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229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6B620F86" w14:textId="417D5B19" w:rsidR="00E03A04" w:rsidRPr="009D3E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herapy of progressive malignant neoplasms – phase 1 [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229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2BFA791F" w14:textId="7292A76C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3057467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5</w:t>
            </w:r>
          </w:p>
        </w:tc>
      </w:tr>
      <w:tr w:rsidR="00E03A04" w:rsidRPr="007C3CB2" w14:paraId="12EC4FF8" w14:textId="77777777" w:rsidTr="00E03A04">
        <w:tc>
          <w:tcPr>
            <w:tcW w:w="0" w:type="auto"/>
            <w:shd w:val="clear" w:color="auto" w:fill="auto"/>
          </w:tcPr>
          <w:p w14:paraId="56538ED9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SH5-07 (SH-5-07)</w:t>
            </w:r>
          </w:p>
        </w:tc>
        <w:tc>
          <w:tcPr>
            <w:tcW w:w="0" w:type="auto"/>
            <w:shd w:val="clear" w:color="auto" w:fill="auto"/>
          </w:tcPr>
          <w:p w14:paraId="5E9C10EB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STAT3</w:t>
            </w:r>
          </w:p>
        </w:tc>
        <w:tc>
          <w:tcPr>
            <w:tcW w:w="1664" w:type="dxa"/>
            <w:shd w:val="clear" w:color="auto" w:fill="auto"/>
          </w:tcPr>
          <w:p w14:paraId="518502C6" w14:textId="77777777" w:rsidR="00E03A04" w:rsidRP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E03A04">
              <w:rPr>
                <w:rFonts w:ascii="Times New Roman" w:hAnsi="Times New Roman" w:cs="Times New Roman"/>
                <w:i/>
                <w:iCs/>
                <w:sz w:val="28"/>
                <w:szCs w:val="28"/>
                <w:lang w:val="en-US"/>
              </w:rPr>
              <w:t>In</w:t>
            </w:r>
            <w:r w:rsidRPr="00E03A04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 xml:space="preserve"> </w:t>
            </w:r>
            <w:r w:rsidRPr="00E03A04">
              <w:rPr>
                <w:rFonts w:ascii="Times New Roman" w:hAnsi="Times New Roman" w:cs="Times New Roman"/>
                <w:i/>
                <w:iCs/>
                <w:sz w:val="28"/>
                <w:szCs w:val="28"/>
                <w:lang w:val="en-US"/>
              </w:rPr>
              <w:t>vitro</w:t>
            </w:r>
            <w:r w:rsidRPr="00E03A04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 xml:space="preserve"> – 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модели рака мочевого </w:t>
            </w:r>
            <w:r w:rsidRPr="00E03A04"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>пузыря [198]</w:t>
            </w:r>
          </w:p>
          <w:p w14:paraId="2441EB67" w14:textId="5E99E8CE" w:rsidR="00E03A04" w:rsidRPr="009D3E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In vitro models of bladder cancer [200]</w:t>
            </w:r>
          </w:p>
        </w:tc>
        <w:tc>
          <w:tcPr>
            <w:tcW w:w="1947" w:type="dxa"/>
            <w:shd w:val="clear" w:color="auto" w:fill="auto"/>
          </w:tcPr>
          <w:p w14:paraId="0FF094B4" w14:textId="1CF3CE82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B857F68" w14:textId="288E464E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B756D3B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</w:t>
            </w:r>
          </w:p>
        </w:tc>
      </w:tr>
      <w:tr w:rsidR="00E03A04" w:rsidRPr="007C3CB2" w14:paraId="6EF9F575" w14:textId="77777777" w:rsidTr="00E03A04">
        <w:tc>
          <w:tcPr>
            <w:tcW w:w="0" w:type="auto"/>
            <w:shd w:val="clear" w:color="auto" w:fill="auto"/>
          </w:tcPr>
          <w:p w14:paraId="0EC4A75A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STAT5-IN-1</w:t>
            </w:r>
          </w:p>
        </w:tc>
        <w:tc>
          <w:tcPr>
            <w:tcW w:w="0" w:type="auto"/>
            <w:shd w:val="clear" w:color="auto" w:fill="auto"/>
          </w:tcPr>
          <w:p w14:paraId="2954DB66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STAT5</w:t>
            </w:r>
          </w:p>
        </w:tc>
        <w:tc>
          <w:tcPr>
            <w:tcW w:w="1664" w:type="dxa"/>
            <w:shd w:val="clear" w:color="auto" w:fill="auto"/>
          </w:tcPr>
          <w:p w14:paraId="7A8862A4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i/>
                <w:iCs/>
                <w:sz w:val="28"/>
                <w:szCs w:val="28"/>
                <w:lang w:val="en-US"/>
              </w:rPr>
              <w:t>In</w:t>
            </w:r>
            <w:r w:rsidRPr="00354E88">
              <w:rPr>
                <w:rFonts w:ascii="Times New Roman" w:hAnsi="Times New Roman"/>
                <w:i/>
                <w:iCs/>
                <w:sz w:val="28"/>
                <w:szCs w:val="28"/>
              </w:rPr>
              <w:t xml:space="preserve"> </w:t>
            </w:r>
            <w:r w:rsidRPr="00354E88">
              <w:rPr>
                <w:rFonts w:ascii="Times New Roman" w:hAnsi="Times New Roman"/>
                <w:i/>
                <w:iCs/>
                <w:sz w:val="28"/>
                <w:szCs w:val="28"/>
                <w:lang w:val="en-US"/>
              </w:rPr>
              <w:t>vivo</w:t>
            </w:r>
            <w:r w:rsidRPr="00354E88">
              <w:rPr>
                <w:rFonts w:ascii="Times New Roman" w:hAnsi="Times New Roman"/>
                <w:sz w:val="28"/>
                <w:szCs w:val="28"/>
              </w:rPr>
              <w:t xml:space="preserve"> (мыши) для терапии атеросклеро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Wang&lt;/Author&gt;&lt;Year&gt;2021&lt;/Year&gt;&lt;RecNum&gt;229&lt;/RecNum&gt;&lt;DisplayText&gt;[221]&lt;/DisplayText&gt;&lt;record&gt;&lt;rec-number&gt;229&lt;/rec-number&gt;&lt;foreign-keys&gt;&lt;key app="EN" db-id="05200aztndzzsmeavxm5rpezr2fdvppppwdd" timestamp="1715341290"&gt;229&lt;/key&gt;&lt;/foreign-keys&gt;&lt;ref-type name="Journal Article"&gt;17&lt;/ref-type&gt;&lt;contributors&gt;&lt;authors&gt;&lt;author&gt;Wang, X.&lt;/author&gt;&lt;author&gt;Ding, X.&lt;/author&gt;&lt;author&gt;Yan, J.&lt;/author&gt;&lt;author&gt;Lu, Z.&lt;/author&gt;&lt;author&gt;Cao, H.&lt;/author&gt;&lt;author&gt;Ni, X.&lt;/author&gt;&lt;author&gt;Ying, Y.&lt;/author&gt;&lt;/authors&gt;&lt;/contributors&gt;&lt;auth-address&gt;Sino-German Joint Research Center of Vascular Surgery, Zhejiang Academy of Traditional Chinese Medicine Hangzhou 310012, Zhejiang, China.&amp;#xD;Department of Vascular Surgery, Tongde Hospital of Zhejiang Province Hangzhou 310012, Zhejiang, China.&amp;#xD;Department of Pharmacy, Zhejiang Academy of Traditional Chinese Medicine Hangzhou 310012, Zhejiang, China.&amp;#xD;Department of Pharmacy, Tongde Hospital of Zhejiang Province Hangzhou 310012, Zhejiang, China.&lt;/auth-address&gt;&lt;titles&gt;&lt;title&gt;STAT5 inhibitor attenuates atherosclerosis via inhibition of inflammation: the role of STAT5 in atherosclerosis&lt;/title&gt;&lt;secondary-title&gt;Am J Transl Res&lt;/secondary-title&gt;&lt;/titles&gt;&lt;periodical&gt;&lt;full-title&gt;Am J Transl Res&lt;/full-title&gt;&lt;/periodical&gt;&lt;pages&gt;1422-1431&lt;/pages&gt;&lt;volume&gt;13&lt;/volume&gt;&lt;number&gt;3&lt;/number&gt;&lt;edition&gt;2021/04/13&lt;/edition&gt;&lt;keywords&gt;&lt;keyword&gt;Signal transducer and activator of transcription 5&lt;/keyword&gt;&lt;keyword&gt;atherosclerosis&lt;/keyword&gt;&lt;keyword&gt;inflammation&lt;/keyword&gt;&lt;/keywords&gt;&lt;dates&gt;&lt;year&gt;2021&lt;/year&gt;&lt;/dates&gt;&lt;isbn&gt;1943-8141 (Print)&amp;#xD;1943-8141 (Electronic)&amp;#xD;1943-8141 (Linking)&lt;/isbn&gt;&lt;accession-num&gt;33841667&lt;/accession-num&gt;&lt;urls&gt;&lt;related-urls&gt;&lt;url&gt;https://www.ncbi.nlm.nih.gov/pubmed/33841667&lt;/url&gt;&lt;/related-urls&gt;&lt;/urls&gt;&lt;custom2&gt;PMC8014372&lt;/custom2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221" w:tooltip="Wang, 2021 #229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221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  <w:r w:rsidRPr="00354E88">
              <w:rPr>
                <w:rFonts w:ascii="Times New Roman" w:hAnsi="Times New Roman"/>
                <w:sz w:val="28"/>
                <w:szCs w:val="28"/>
              </w:rPr>
              <w:t>,</w:t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t> </w:t>
            </w:r>
            <w:r w:rsidRPr="00354E88">
              <w:rPr>
                <w:rFonts w:ascii="Times New Roman" w:hAnsi="Times New Roman"/>
                <w:sz w:val="28"/>
                <w:szCs w:val="28"/>
              </w:rPr>
              <w:t xml:space="preserve"> сердечной дисфункции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Jin&lt;/Author&gt;&lt;Year&gt;2022&lt;/Year&gt;&lt;RecNum&gt;230&lt;/RecNum&gt;&lt;DisplayText&gt;[98]&lt;/DisplayText&gt;&lt;record&gt;&lt;rec-number&gt;230&lt;/rec-number&gt;&lt;foreign-keys&gt;&lt;key app="EN" db-id="05200aztndzzsmeavxm5rpezr2fdvppppwdd" timestamp="1715341290"&gt;230&lt;/key&gt;&lt;/foreign-keys&gt;&lt;ref-type name="Journal Article"&gt;17&lt;/ref-type&gt;&lt;contributors&gt;&lt;authors&gt;&lt;author&gt;Jin, Ge&lt;/author&gt;&lt;author&gt;Wang, Lintao&lt;/author&gt;&lt;author&gt;Ma, Jun&lt;/author&gt;&lt;/authors&gt;&lt;/contributors&gt;&lt;titles&gt;&lt;title&gt;Inhibiting STAT5 significantly attenuated Ang II-induced cardiac dysfunction and inflammation&lt;/title&gt;&lt;secondary-title&gt;European Journal of Pharmacology&lt;/secondary-title&gt;&lt;/titles&gt;&lt;periodical&gt;&lt;full-title&gt;European Journal of Pharmacology&lt;/full-title&gt;&lt;/periodical&gt;&lt;volume&gt;915&lt;/volume&gt;&lt;section&gt;174689&lt;/section&gt;&lt;dates&gt;&lt;year&gt;2022&lt;/year&gt;&lt;/dates&gt;&lt;isbn&gt;00142999&lt;/isbn&gt;&lt;urls&gt;&lt;/urls&gt;&lt;electronic-resource-num&gt;10.1016/j.ejphar.2021.174689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98" w:tooltip="Jin, 2022 #230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98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37719845" w14:textId="6032B004" w:rsidR="00E03A04" w:rsidRP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In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vivo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(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mice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) 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for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he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reatment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of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atherosclerosis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[221], 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cardiac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dysfunction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[98]</w:t>
            </w:r>
          </w:p>
        </w:tc>
        <w:tc>
          <w:tcPr>
            <w:tcW w:w="1947" w:type="dxa"/>
            <w:shd w:val="clear" w:color="auto" w:fill="auto"/>
          </w:tcPr>
          <w:p w14:paraId="1BEB5C18" w14:textId="32E267C3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F38D412" w14:textId="299BDCE3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22C77BA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0</w:t>
            </w:r>
          </w:p>
        </w:tc>
      </w:tr>
      <w:tr w:rsidR="00E03A04" w:rsidRPr="007C3CB2" w14:paraId="3DD1B659" w14:textId="77777777" w:rsidTr="00E03A04">
        <w:tc>
          <w:tcPr>
            <w:tcW w:w="0" w:type="auto"/>
            <w:shd w:val="clear" w:color="auto" w:fill="auto"/>
          </w:tcPr>
          <w:p w14:paraId="064A7002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Losmapimod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0B7C2C8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 xml:space="preserve">38 </w:t>
            </w: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MAPK</w:t>
            </w:r>
          </w:p>
        </w:tc>
        <w:tc>
          <w:tcPr>
            <w:tcW w:w="1664" w:type="dxa"/>
            <w:shd w:val="clear" w:color="auto" w:fill="auto"/>
          </w:tcPr>
          <w:p w14:paraId="54B86C7D" w14:textId="2B1B6044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322AC186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 xml:space="preserve">Терапия </w:t>
            </w:r>
            <w:proofErr w:type="spellStart"/>
            <w:r w:rsidRPr="00354E88">
              <w:rPr>
                <w:rFonts w:ascii="Times New Roman" w:hAnsi="Times New Roman"/>
                <w:sz w:val="28"/>
                <w:szCs w:val="28"/>
              </w:rPr>
              <w:t>лицево</w:t>
            </w:r>
            <w:proofErr w:type="spellEnd"/>
            <w:r w:rsidRPr="00354E88">
              <w:rPr>
                <w:rFonts w:ascii="Times New Roman" w:hAnsi="Times New Roman"/>
                <w:sz w:val="28"/>
                <w:szCs w:val="28"/>
              </w:rPr>
              <w:t xml:space="preserve">-лопаточно-плечевой дистрофии – 1 фа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Mellion&lt;/Author&gt;&lt;Year&gt;2021&lt;/Year&gt;&lt;RecNum&gt;231&lt;/RecNum&gt;&lt;DisplayText&gt;[150]&lt;/DisplayText&gt;&lt;record&gt;&lt;rec-number&gt;231&lt;/rec-number&gt;&lt;foreign-keys&gt;&lt;key app="EN" db-id="05200aztndzzsmeavxm5rpezr2fdvppppwdd" timestamp="1715341290"&gt;231&lt;/key&gt;&lt;/foreign-keys&gt;&lt;ref-type name="Journal Article"&gt;17&lt;/ref-type&gt;&lt;contributors&gt;&lt;authors&gt;&lt;author&gt;Mellion, Michelle L.&lt;/author&gt;&lt;author&gt;Ronco, Lucienne&lt;/author&gt;&lt;author&gt;Berends, Cecile L.&lt;/author&gt;&lt;author&gt;Pagan, Lisa&lt;/author&gt;&lt;author&gt;Brooks, Sander&lt;/author&gt;&lt;author&gt;van Esdonk, Michiel J.&lt;/author&gt;&lt;author&gt;van Brummelen, Emilie M. J.&lt;/author&gt;&lt;author&gt;Odueyungbo, Adefowope&lt;/author&gt;&lt;author&gt;Thompson, Lorin A.&lt;/author&gt;&lt;author&gt;Hage, Michelle&lt;/author&gt;&lt;author&gt;Badrising, Umesh A.&lt;/author&gt;&lt;author&gt;Raines, Shane&lt;/author&gt;&lt;author&gt;Tracewell, William G.&lt;/author&gt;&lt;author&gt;van Engelen, Baziel&lt;/author&gt;&lt;author&gt;Cadavid, Diego&lt;/author&gt;&lt;author&gt;Groeneveld, Geert J.&lt;/author&gt;&lt;/authors&gt;&lt;/contributors&gt;&lt;titles&gt;&lt;title&gt;Phase 1 clinical trial of losmapimod in facioscapulohumeral dystrophy: Safety, tolerability, pharmacokinetics, and target engagement&lt;/title&gt;&lt;secondary-title&gt;British Journal of Clinical Pharmacology&lt;/secondary-title&gt;&lt;/titles&gt;&lt;periodical&gt;&lt;full-title&gt;British Journal of Clinical Pharmacology&lt;/full-title&gt;&lt;/periodical&gt;&lt;pages&gt;4658-4669&lt;/pages&gt;&lt;volume&gt;87&lt;/volume&gt;&lt;number&gt;12&lt;/number&gt;&lt;section&gt;4658&lt;/section&gt;&lt;dates&gt;&lt;year&gt;2021&lt;/year&gt;&lt;/dates&gt;&lt;isbn&gt;0306-5251&amp;#xD;1365-2125&lt;/isbn&gt;&lt;urls&gt;&lt;/urls&gt;&lt;electronic-resource-num&gt;10.1111/bcp.14884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150" w:tooltip="Mellion, 2021 #231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150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4226DEBD" w14:textId="48A86AF5" w:rsidR="00E03A04" w:rsidRPr="009D3E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herapy of facial scapular-brachial dystrophy - phase 1 [15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0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683BBEA4" w14:textId="4DB4487A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570D8C71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20</w:t>
            </w:r>
          </w:p>
        </w:tc>
      </w:tr>
      <w:tr w:rsidR="00E03A04" w:rsidRPr="007C3CB2" w14:paraId="57C22648" w14:textId="77777777" w:rsidTr="00E03A04">
        <w:tc>
          <w:tcPr>
            <w:tcW w:w="0" w:type="auto"/>
            <w:shd w:val="clear" w:color="auto" w:fill="auto"/>
          </w:tcPr>
          <w:p w14:paraId="314D525E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SCH772984</w:t>
            </w:r>
          </w:p>
        </w:tc>
        <w:tc>
          <w:tcPr>
            <w:tcW w:w="0" w:type="auto"/>
            <w:shd w:val="clear" w:color="auto" w:fill="auto"/>
          </w:tcPr>
          <w:p w14:paraId="7E5DB869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ERK1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/2</w:t>
            </w:r>
          </w:p>
          <w:p w14:paraId="6C78934C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</w:p>
        </w:tc>
        <w:tc>
          <w:tcPr>
            <w:tcW w:w="1664" w:type="dxa"/>
            <w:shd w:val="clear" w:color="auto" w:fill="auto"/>
          </w:tcPr>
          <w:p w14:paraId="52FCD842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t>In</w:t>
            </w:r>
            <w:r w:rsidRPr="00354E88">
              <w:rPr>
                <w:rFonts w:ascii="Times New Roman" w:hAnsi="Times New Roman"/>
                <w:sz w:val="28"/>
                <w:szCs w:val="28"/>
              </w:rPr>
              <w:t xml:space="preserve"> </w:t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t>vivo</w:t>
            </w:r>
            <w:r w:rsidRPr="00354E88">
              <w:rPr>
                <w:rFonts w:ascii="Times New Roman" w:hAnsi="Times New Roman"/>
                <w:sz w:val="28"/>
                <w:szCs w:val="28"/>
              </w:rPr>
              <w:t xml:space="preserve"> (мыши) – для терапии сепсис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Kopczynski&lt;/Author&gt;&lt;Year&gt;2021&lt;/Year&gt;&lt;RecNum&gt;232&lt;/RecNum&gt;&lt;DisplayText&gt;[112]&lt;/DisplayText&gt;&lt;record&gt;&lt;rec-number&gt;232&lt;/rec-number&gt;&lt;foreign-keys&gt;&lt;key app="EN" db-id="05200aztndzzsmeavxm5rpezr2fdvppppwdd" timestamp="1715341290"&gt;232&lt;/key&gt;&lt;/foreign-keys&gt;&lt;ref-type name="Journal Article"&gt;17&lt;/ref-type&gt;&lt;contributors&gt;&lt;authors&gt;&lt;author&gt;Kopczynski, Michal&lt;/author&gt;&lt;author&gt;Rumienczyk, Izabela&lt;/author&gt;&lt;author&gt;Kulecka, Maria&lt;/author&gt;&lt;author&gt;Statkiewicz, Małgorzata&lt;/author&gt;&lt;author&gt;Pysniak, Kazimiera&lt;/author&gt;&lt;author&gt;Sandowska-Markiewicz, Zuzanna&lt;/author&gt;&lt;author&gt;Wojcik-Trechcinska, Urszula&lt;/author&gt;&lt;author&gt;Goryca, Krzysztof&lt;/author&gt;&lt;author&gt;Pyziak, Karolina&lt;/author&gt;&lt;author&gt;Majewska, Eliza&lt;/author&gt;&lt;author&gt;Masiejczyk, Magdalena&lt;/author&gt;&lt;author&gt;Wojcik-Jaszczynska, Katarzyna&lt;/author&gt;&lt;author&gt;Rzymski, Tomasz&lt;/author&gt;&lt;author&gt;Bomsztyk, Karol&lt;/author&gt;&lt;author&gt;Ostrowski, Jerzy&lt;/author&gt;&lt;author&gt;Mikula, Michal&lt;/author&gt;&lt;/authors&gt;&lt;/contributors&gt;&lt;titles&gt;&lt;title&gt;Selective Extracellular Signal-Regulated Kinase 1/2 (ERK1/2) Inhibition by the SCH772984 Compound Attenuates In Vitro and In Vivo Inflammatory Responses and Prolongs Survival in Murine Sepsis Models&lt;/title&gt;&lt;secondary-title&gt;International Journal of Molecular Sciences&lt;/secondary-title&gt;&lt;/titles&gt;&lt;periodical&gt;&lt;full-title&gt;International Journal of Molecular Sciences&lt;/full-title&gt;&lt;/periodical&gt;&lt;volume&gt;22&lt;/volume&gt;&lt;number&gt;19&lt;/number&gt;&lt;section&gt;10204&lt;/section&gt;&lt;dates&gt;&lt;year&gt;2021&lt;/year&gt;&lt;/dates&gt;&lt;isbn&gt;1422-0067&lt;/isbn&gt;&lt;urls&gt;&lt;/urls&gt;&lt;electronic-resource-num&gt;10.3390/ijms221910204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112" w:tooltip="Kopczynski, 2021 #232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112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68B7ADE3" w14:textId="4D947D54" w:rsidR="00E03A04" w:rsidRPr="009D3E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In vivo (mice) – for sepsis 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lastRenderedPageBreak/>
              <w:t>therapy [11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2</w:t>
            </w:r>
            <w:r w:rsidRPr="009D3E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</w:tc>
        <w:tc>
          <w:tcPr>
            <w:tcW w:w="1947" w:type="dxa"/>
            <w:shd w:val="clear" w:color="auto" w:fill="auto"/>
          </w:tcPr>
          <w:p w14:paraId="6996D13A" w14:textId="69C0C5F1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59E59043" w14:textId="1857D39A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56DC2D49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502</w:t>
            </w:r>
          </w:p>
        </w:tc>
      </w:tr>
      <w:tr w:rsidR="00E03A04" w:rsidRPr="007C3CB2" w14:paraId="121BA367" w14:textId="77777777" w:rsidTr="00E03A04">
        <w:tc>
          <w:tcPr>
            <w:tcW w:w="0" w:type="auto"/>
            <w:shd w:val="clear" w:color="auto" w:fill="auto"/>
          </w:tcPr>
          <w:p w14:paraId="4E436D0D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U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lixertinib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BBB5DD9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ERK1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/2</w:t>
            </w:r>
          </w:p>
          <w:p w14:paraId="2E0C044E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</w:p>
        </w:tc>
        <w:tc>
          <w:tcPr>
            <w:tcW w:w="1664" w:type="dxa"/>
            <w:shd w:val="clear" w:color="auto" w:fill="auto"/>
          </w:tcPr>
          <w:p w14:paraId="1E0E0033" w14:textId="098EE860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0977EB79" w14:textId="77777777" w:rsidR="00E03A04" w:rsidRPr="00354E88" w:rsidRDefault="00E03A04" w:rsidP="00E03A04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firstLine="397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</w:rPr>
              <w:t xml:space="preserve">Терапия прогрессирующих злокачественных опухолей – 2 фаза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Burkard&lt;/Author&gt;&lt;Year&gt;2022&lt;/Year&gt;&lt;RecNum&gt;233&lt;/RecNum&gt;&lt;DisplayText&gt;[24]&lt;/DisplayText&gt;&lt;record&gt;&lt;rec-number&gt;233&lt;/rec-number&gt;&lt;foreign-keys&gt;&lt;key app="EN" db-id="05200aztndzzsmeavxm5rpezr2fdvppppwdd" timestamp="1715341291"&gt;233&lt;/key&gt;&lt;/foreign-keys&gt;&lt;ref-type name="Journal Article"&gt;17&lt;/ref-type&gt;&lt;contributors&gt;&lt;authors&gt;&lt;author&gt;Burkard, Mark E.&lt;/author&gt;&lt;author&gt;McKean, Meredith&lt;/author&gt;&lt;author&gt;Rodon Ahnert, Jordi&lt;/author&gt;&lt;author&gt;Mettu, Niharika B.&lt;/author&gt;&lt;author&gt;Jones, Jeremy Clifton&lt;/author&gt;&lt;author&gt;Misleh, Jamal Ghazi&lt;/author&gt;&lt;author&gt;Ma, Wen Wee&lt;/author&gt;&lt;author&gt;Lim, Kian-Huat&lt;/author&gt;&lt;author&gt;Chiorean, E. Gabriela&lt;/author&gt;&lt;author&gt;Pishvaian, Michael J.&lt;/author&gt;&lt;author&gt;Gadgeel, Shirish M.&lt;/author&gt;&lt;author&gt;McKean, Heidi Ann&lt;/author&gt;&lt;author&gt;Kreider, Brent&lt;/author&gt;&lt;author&gt;Knoerzer, Deb&lt;/author&gt;&lt;author&gt;Groover, Anna&lt;/author&gt;&lt;author&gt;Varterasian, Mary Laura&lt;/author&gt;&lt;author&gt;Box, Jessica A.&lt;/author&gt;&lt;author&gt;Emery, Caroline&lt;/author&gt;&lt;author&gt;Sullivan, Ryan J.&lt;/author&gt;&lt;/authors&gt;&lt;/contributors&gt;&lt;titles&gt;&lt;title&gt;A two-part, phase II, multi-center study of the ERK inhibitor ulixertinib (BVD-523) for patients with advanced malignancies harboring MEK or atypical BRAF alterations (BVD-523-ABC)&lt;/title&gt;&lt;secondary-title&gt;Journal of Clinical Oncology&lt;/secondary-title&gt;&lt;/titles&gt;&lt;periodical&gt;&lt;full-title&gt;Journal of Clinical Oncology&lt;/full-title&gt;&lt;/periodical&gt;&lt;pages&gt;TPS3172-TPS3172&lt;/pages&gt;&lt;volume&gt;40&lt;/volume&gt;&lt;number&gt;16_suppl&lt;/number&gt;&lt;section&gt;Tps3172&lt;/section&gt;&lt;dates&gt;&lt;year&gt;2022&lt;/year&gt;&lt;/dates&gt;&lt;isbn&gt;0732-183X&amp;#xD;1527-7755&lt;/isbn&gt;&lt;urls&gt;&lt;/urls&gt;&lt;electronic-resource-num&gt;10.1200/JCO.2022.40.16_suppl.TPS3172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24" w:tooltip="Burkard, 2022 #233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24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  <w:p w14:paraId="1A2A7288" w14:textId="54BAE1D3" w:rsidR="00E03A04" w:rsidRPr="00C3432D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3432D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herapy of progressive malignant tumors – phase 2 [2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</w:t>
            </w:r>
            <w:r w:rsidRPr="00C3432D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69788240" w14:textId="29C35B7E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F29CFF4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57</w:t>
            </w:r>
          </w:p>
        </w:tc>
      </w:tr>
      <w:tr w:rsidR="00E03A04" w:rsidRPr="007C3CB2" w14:paraId="76236A6B" w14:textId="77777777" w:rsidTr="00E03A04">
        <w:tc>
          <w:tcPr>
            <w:tcW w:w="0" w:type="auto"/>
            <w:shd w:val="clear" w:color="auto" w:fill="auto"/>
          </w:tcPr>
          <w:p w14:paraId="49585F23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Bortezomib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5E46AECF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FkB</w:t>
            </w:r>
            <w:proofErr w:type="spellEnd"/>
          </w:p>
        </w:tc>
        <w:tc>
          <w:tcPr>
            <w:tcW w:w="1664" w:type="dxa"/>
            <w:shd w:val="clear" w:color="auto" w:fill="auto"/>
          </w:tcPr>
          <w:p w14:paraId="58AD2705" w14:textId="122D65D4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05BED345" w14:textId="3B1E17FC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58B4B6D1" w14:textId="77777777" w:rsid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Да, в РФ – «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Бортезомиб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» для терапии миеломы, лимфомы</w:t>
            </w:r>
          </w:p>
          <w:p w14:paraId="04BBB97D" w14:textId="63B32C0B" w:rsidR="00E03A04" w:rsidRPr="00C3432D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3432D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Yes, in the Russian Federation – Bortezomib for the treatment of myeloma, lymphoma</w:t>
            </w:r>
          </w:p>
        </w:tc>
        <w:tc>
          <w:tcPr>
            <w:tcW w:w="0" w:type="auto"/>
            <w:shd w:val="clear" w:color="auto" w:fill="auto"/>
          </w:tcPr>
          <w:p w14:paraId="30C7A576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981</w:t>
            </w:r>
          </w:p>
        </w:tc>
      </w:tr>
      <w:tr w:rsidR="00E03A04" w:rsidRPr="007C3CB2" w14:paraId="701A68F5" w14:textId="77777777" w:rsidTr="00E03A04">
        <w:tc>
          <w:tcPr>
            <w:tcW w:w="0" w:type="auto"/>
            <w:shd w:val="clear" w:color="auto" w:fill="auto"/>
          </w:tcPr>
          <w:p w14:paraId="47B680CF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Fasudil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HCl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8AF67FF" w14:textId="77777777" w:rsid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Rho 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киназа</w:t>
            </w:r>
            <w:proofErr w:type="spellEnd"/>
          </w:p>
          <w:p w14:paraId="3F785B71" w14:textId="6A11288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C3432D">
              <w:rPr>
                <w:rFonts w:ascii="Times New Roman" w:hAnsi="Times New Roman" w:cs="Times New Roman"/>
                <w:sz w:val="28"/>
                <w:szCs w:val="28"/>
              </w:rPr>
              <w:t>Rho</w:t>
            </w:r>
            <w:proofErr w:type="spellEnd"/>
            <w:r w:rsidRPr="00C3432D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proofErr w:type="spellStart"/>
            <w:r w:rsidRPr="00C3432D">
              <w:rPr>
                <w:rFonts w:ascii="Times New Roman" w:hAnsi="Times New Roman" w:cs="Times New Roman"/>
                <w:sz w:val="28"/>
                <w:szCs w:val="28"/>
              </w:rPr>
              <w:t>kinase</w:t>
            </w:r>
            <w:proofErr w:type="spellEnd"/>
          </w:p>
        </w:tc>
        <w:tc>
          <w:tcPr>
            <w:tcW w:w="1664" w:type="dxa"/>
            <w:shd w:val="clear" w:color="auto" w:fill="auto"/>
          </w:tcPr>
          <w:p w14:paraId="0758DA84" w14:textId="4A8FFDD3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1B827183" w14:textId="77777777" w:rsidR="00E03A04" w:rsidRP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>Терапия стабильной стенокардии – 2 фаза [216]</w:t>
            </w:r>
          </w:p>
          <w:p w14:paraId="5B1F7CF6" w14:textId="76497E63" w:rsid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Терапия острого ишемического инсульта – 2b фаза [194] 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</w:p>
          <w:p w14:paraId="5F3CB021" w14:textId="368073E5" w:rsidR="00E03A04" w:rsidRPr="00C3432D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3432D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Stable angina therapy – phase 2 [21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6</w:t>
            </w:r>
            <w:r w:rsidRPr="00C3432D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  <w:p w14:paraId="4CB5DD10" w14:textId="64D316ED" w:rsidR="00E03A04" w:rsidRPr="00C3432D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3432D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Therapy of acute ischemic </w:t>
            </w:r>
            <w:r w:rsidRPr="00C3432D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lastRenderedPageBreak/>
              <w:t>stroke – phase 2b [19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</w:t>
            </w:r>
            <w:r w:rsidRPr="00C3432D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77EE8A26" w14:textId="1080EE71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536BDC2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77</w:t>
            </w:r>
          </w:p>
        </w:tc>
      </w:tr>
      <w:tr w:rsidR="00E03A04" w:rsidRPr="007C3CB2" w14:paraId="64D7AFCA" w14:textId="77777777" w:rsidTr="00E03A04">
        <w:tc>
          <w:tcPr>
            <w:tcW w:w="0" w:type="auto"/>
            <w:shd w:val="clear" w:color="auto" w:fill="auto"/>
          </w:tcPr>
          <w:p w14:paraId="403962A9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Azathioprine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48AB759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Rac1</w:t>
            </w:r>
          </w:p>
        </w:tc>
        <w:tc>
          <w:tcPr>
            <w:tcW w:w="1664" w:type="dxa"/>
            <w:shd w:val="clear" w:color="auto" w:fill="auto"/>
          </w:tcPr>
          <w:p w14:paraId="08A8B5E4" w14:textId="32B6D060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4B569650" w14:textId="744E4558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5FFF266A" w14:textId="77777777" w:rsid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Да, в РФ – «Азатиоприн», как иммунодепрессант</w:t>
            </w:r>
          </w:p>
          <w:p w14:paraId="53D15487" w14:textId="50C6EAA6" w:rsidR="00E03A04" w:rsidRPr="00132168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132168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Yes, in the Russian Federation – "Azathioprine" as an immunosuppressant</w:t>
            </w:r>
          </w:p>
        </w:tc>
        <w:tc>
          <w:tcPr>
            <w:tcW w:w="0" w:type="auto"/>
            <w:shd w:val="clear" w:color="auto" w:fill="auto"/>
          </w:tcPr>
          <w:p w14:paraId="20A4943D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2</w:t>
            </w:r>
          </w:p>
        </w:tc>
      </w:tr>
      <w:tr w:rsidR="00E03A04" w:rsidRPr="007C3CB2" w14:paraId="373DA58E" w14:textId="77777777" w:rsidTr="00E03A04">
        <w:tc>
          <w:tcPr>
            <w:tcW w:w="0" w:type="auto"/>
            <w:shd w:val="clear" w:color="auto" w:fill="auto"/>
          </w:tcPr>
          <w:p w14:paraId="417FCB19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RO4929097</w:t>
            </w:r>
          </w:p>
        </w:tc>
        <w:tc>
          <w:tcPr>
            <w:tcW w:w="0" w:type="auto"/>
            <w:shd w:val="clear" w:color="auto" w:fill="auto"/>
          </w:tcPr>
          <w:p w14:paraId="5E9F5B71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OTCH</w:t>
            </w:r>
          </w:p>
        </w:tc>
        <w:tc>
          <w:tcPr>
            <w:tcW w:w="1664" w:type="dxa"/>
            <w:shd w:val="clear" w:color="auto" w:fill="auto"/>
          </w:tcPr>
          <w:p w14:paraId="2283E454" w14:textId="6B588F86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ройдены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Passed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63457139" w14:textId="77777777" w:rsidR="00E03A04" w:rsidRP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>Терапия меланомы – 2 фаза [125]</w:t>
            </w:r>
          </w:p>
          <w:p w14:paraId="3338ECC8" w14:textId="77777777" w:rsid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E03A04">
              <w:rPr>
                <w:rFonts w:ascii="Times New Roman" w:hAnsi="Times New Roman" w:cs="Times New Roman"/>
                <w:sz w:val="28"/>
                <w:szCs w:val="28"/>
              </w:rPr>
              <w:t xml:space="preserve">Терапия рака молочной железы – 1b </w:t>
            </w:r>
            <w:proofErr w:type="gramStart"/>
            <w:r w:rsidRPr="00E03A04">
              <w:rPr>
                <w:rFonts w:ascii="Times New Roman" w:hAnsi="Times New Roman" w:cs="Times New Roman"/>
                <w:sz w:val="28"/>
                <w:szCs w:val="28"/>
              </w:rPr>
              <w:t>фаза  [</w:t>
            </w:r>
            <w:proofErr w:type="gramEnd"/>
            <w:r w:rsidRPr="00E03A04">
              <w:rPr>
                <w:rFonts w:ascii="Times New Roman" w:hAnsi="Times New Roman" w:cs="Times New Roman"/>
                <w:sz w:val="28"/>
                <w:szCs w:val="28"/>
              </w:rPr>
              <w:t>148]</w:t>
            </w:r>
          </w:p>
          <w:p w14:paraId="3D37E2AD" w14:textId="262F16AA" w:rsidR="00E03A04" w:rsidRP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2B319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Melanoma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</w:t>
            </w:r>
            <w:r w:rsidRPr="002B319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herapy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– </w:t>
            </w:r>
            <w:r w:rsidRPr="002B319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hase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2 [125]</w:t>
            </w:r>
          </w:p>
          <w:p w14:paraId="4E810CBD" w14:textId="270E2A69" w:rsidR="00E03A04" w:rsidRPr="002B3193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2B319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Breast cancer therapy – phase 1b [1</w:t>
            </w:r>
            <w:r w:rsidRPr="00E03A04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8</w:t>
            </w:r>
            <w:r w:rsidRPr="002B319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47D294B6" w14:textId="11A28790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49FF317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14</w:t>
            </w:r>
          </w:p>
        </w:tc>
      </w:tr>
      <w:tr w:rsidR="00E03A04" w:rsidRPr="007C3CB2" w14:paraId="3B7F75F1" w14:textId="77777777" w:rsidTr="00E03A04">
        <w:tc>
          <w:tcPr>
            <w:tcW w:w="0" w:type="auto"/>
            <w:shd w:val="clear" w:color="auto" w:fill="auto"/>
          </w:tcPr>
          <w:p w14:paraId="5304F726" w14:textId="1E7549C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08A6059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NFR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/</w:t>
            </w: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TNFR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2</w:t>
            </w:r>
          </w:p>
        </w:tc>
        <w:tc>
          <w:tcPr>
            <w:tcW w:w="1664" w:type="dxa"/>
            <w:shd w:val="clear" w:color="auto" w:fill="auto"/>
          </w:tcPr>
          <w:p w14:paraId="579EED41" w14:textId="45160E0B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0700B5ED" w14:textId="0F92FD2D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15005D6" w14:textId="5611A3E0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5FCBA2F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</w:tr>
      <w:tr w:rsidR="00E03A04" w:rsidRPr="007C3CB2" w14:paraId="304B5C9A" w14:textId="77777777" w:rsidTr="00E03A04">
        <w:tc>
          <w:tcPr>
            <w:tcW w:w="0" w:type="auto"/>
            <w:shd w:val="clear" w:color="auto" w:fill="auto"/>
          </w:tcPr>
          <w:p w14:paraId="23DC625D" w14:textId="169C174A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3C01400" w14:textId="77777777" w:rsidR="00E03A04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V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Е-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кадгерин</w:t>
            </w:r>
            <w:proofErr w:type="spellEnd"/>
          </w:p>
          <w:p w14:paraId="58B64C05" w14:textId="11DD5015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2B3193">
              <w:rPr>
                <w:rFonts w:ascii="Times New Roman" w:hAnsi="Times New Roman" w:cs="Times New Roman"/>
                <w:sz w:val="28"/>
                <w:szCs w:val="28"/>
              </w:rPr>
              <w:t>V E-</w:t>
            </w:r>
            <w:r>
              <w:rPr>
                <w:rFonts w:ascii="Times New Roman" w:hAnsi="Times New Roman" w:cs="Times New Roman"/>
                <w:sz w:val="28"/>
                <w:szCs w:val="28"/>
                <w:lang w:val="en-GB"/>
              </w:rPr>
              <w:t>c</w:t>
            </w:r>
            <w:proofErr w:type="spellStart"/>
            <w:r w:rsidRPr="002B3193">
              <w:rPr>
                <w:rFonts w:ascii="Times New Roman" w:hAnsi="Times New Roman" w:cs="Times New Roman"/>
                <w:sz w:val="28"/>
                <w:szCs w:val="28"/>
              </w:rPr>
              <w:t>adherin</w:t>
            </w:r>
            <w:proofErr w:type="spellEnd"/>
          </w:p>
        </w:tc>
        <w:tc>
          <w:tcPr>
            <w:tcW w:w="1664" w:type="dxa"/>
            <w:shd w:val="clear" w:color="auto" w:fill="auto"/>
          </w:tcPr>
          <w:p w14:paraId="648F4B88" w14:textId="257CDB78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685199F0" w14:textId="085B6262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D8B7DDB" w14:textId="293F0068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B680318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</w:tr>
      <w:tr w:rsidR="00E03A04" w:rsidRPr="007C3CB2" w14:paraId="61584D46" w14:textId="77777777" w:rsidTr="00E03A04">
        <w:tc>
          <w:tcPr>
            <w:tcW w:w="0" w:type="auto"/>
            <w:shd w:val="clear" w:color="auto" w:fill="auto"/>
          </w:tcPr>
          <w:p w14:paraId="562C5237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 xml:space="preserve">SIS3 </w:t>
            </w: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HCl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D5AF2C0" w14:textId="37A44DCA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t>SMAD3</w:t>
            </w:r>
            <w:r w:rsidRPr="00354E88">
              <w:rPr>
                <w:rFonts w:ascii="Times New Roman" w:hAnsi="Times New Roman"/>
                <w:sz w:val="28"/>
                <w:szCs w:val="28"/>
              </w:rPr>
              <w:t xml:space="preserve"> 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</w:rPr>
              <w:instrText xml:space="preserve"> ADDIN EN.CITE &lt;EndNote&gt;&lt;Cite&gt;&lt;Author&gt;Gu&lt;/Author&gt;&lt;Year&gt;2019&lt;/Year&gt;&lt;RecNum&gt;238&lt;/RecNum&gt;&lt;DisplayText&gt;[65]&lt;/DisplayText&gt;&lt;record&gt;&lt;rec-number&gt;238&lt;/rec-number&gt;&lt;foreign-keys&gt;&lt;key app="EN" db-id="05200aztndzzsmeavxm5rpezr2fdvppppwdd" timestamp="1715341291"&gt;238&lt;/key&gt;&lt;/foreign-keys&gt;&lt;ref-type name="Journal Article"&gt;17&lt;/ref-type&gt;&lt;contributors&gt;&lt;authors&gt;&lt;author&gt;Gu, Ke&lt;/author&gt;&lt;author&gt;Fu, Xucheng&lt;/author&gt;&lt;author&gt;Tian, Hui&lt;/author&gt;&lt;author&gt;Zhang, Yafei&lt;/author&gt;&lt;author&gt;Li, Aonan&lt;/author&gt;&lt;author&gt;Wang, Ying&lt;/author&gt;&lt;author&gt;Wen, Yong&lt;/author&gt;&lt;author&gt;Gu, Weiting&lt;/author&gt;&lt;/authors&gt;&lt;/contributors&gt;&lt;titles&gt;&lt;title&gt;TAZ promotes the proliferation and osteogenic differentiation of human periodontal ligament stem cells via the p‐SMAD3&lt;/title&gt;&lt;secondary-title&gt;Journal of Cellular Biochemistry&lt;/secondary-title&gt;&lt;/titles&gt;&lt;periodical&gt;&lt;full-title&gt;Journal of Cellular Biochemistry&lt;/full-title&gt;&lt;/periodical&gt;&lt;pages&gt;1101-1113&lt;/pages&gt;&lt;volume&gt;121&lt;/volume&gt;&lt;number&gt;2&lt;/number&gt;&lt;section&gt;1101&lt;/section&gt;&lt;dates&gt;&lt;year&gt;2019&lt;/year&gt;&lt;/dates&gt;&lt;isbn&gt;0730-2312&amp;#xD;1097-4644&lt;/isbn&gt;&lt;urls&gt;&lt;/urls&gt;&lt;electronic-resource-num&gt;10.1002/jcb.29346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</w:rPr>
              <w:t>[</w:t>
            </w:r>
            <w:hyperlink w:anchor="_ENREF_65" w:tooltip="Gu, 2019 #238" w:history="1">
              <w:r>
                <w:rPr>
                  <w:rFonts w:ascii="Times New Roman" w:hAnsi="Times New Roman"/>
                  <w:noProof/>
                  <w:sz w:val="28"/>
                  <w:szCs w:val="28"/>
                </w:rPr>
                <w:t>65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</w:tc>
        <w:tc>
          <w:tcPr>
            <w:tcW w:w="1664" w:type="dxa"/>
            <w:shd w:val="clear" w:color="auto" w:fill="auto"/>
          </w:tcPr>
          <w:p w14:paraId="251FA9BC" w14:textId="50EB0C1A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t xml:space="preserve">In vitro </w:t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8"/>
                <w:szCs w:val="28"/>
                <w:lang w:val="en-US"/>
              </w:rPr>
              <w:instrText xml:space="preserve"> ADDIN EN.CITE &lt;EndNote&gt;&lt;Cite&gt;&lt;Author&gt;Gu&lt;/Author&gt;&lt;Year&gt;2019&lt;/Year&gt;&lt;RecNum&gt;238&lt;/RecNum&gt;&lt;DisplayText&gt;[65]&lt;/DisplayText&gt;&lt;record&gt;&lt;rec-number&gt;238&lt;/rec-number&gt;&lt;foreign-keys&gt;&lt;key app="EN" db-id="05200aztndzzsmeavxm5rpezr2fdvppppwdd" timestamp="1715341291"&gt;238&lt;/key&gt;&lt;/foreign-keys&gt;&lt;ref-type name="Journal Article"&gt;17&lt;/ref-type&gt;&lt;contributors&gt;&lt;authors&gt;&lt;author&gt;Gu, Ke&lt;/author&gt;&lt;author&gt;Fu, Xucheng&lt;/author&gt;&lt;author&gt;Tian, Hui&lt;/author&gt;&lt;author&gt;Zhang, Yafei&lt;/author&gt;&lt;author&gt;Li, Aonan&lt;/author&gt;&lt;author&gt;Wang, Ying&lt;/author&gt;&lt;author&gt;Wen, Yong&lt;/author&gt;&lt;author&gt;Gu, Weiting&lt;/author&gt;&lt;/authors&gt;&lt;/contributors&gt;&lt;titles&gt;&lt;title&gt;TAZ promotes the proliferation and osteogenic differentiation of human periodontal ligament stem cells via the p‐SMAD3&lt;/title&gt;&lt;secondary-title&gt;Journal of Cellular Biochemistry&lt;/secondary-title&gt;&lt;/titles&gt;&lt;periodical&gt;&lt;full-title&gt;Journal of Cellular Biochemistry&lt;/full-title&gt;&lt;/periodical&gt;&lt;pages&gt;1101-1113&lt;/pages&gt;&lt;volume&gt;121&lt;/volume&gt;&lt;number&gt;2&lt;/number&gt;&lt;section&gt;1101&lt;/section&gt;&lt;dates&gt;&lt;year&gt;2019&lt;/year&gt;&lt;/dates&gt;&lt;isbn&gt;0730-2312&amp;#xD;1097-4644&lt;/isbn&gt;&lt;urls&gt;&lt;/urls&gt;&lt;electronic-resource-num&gt;10.1002/jcb.29346&lt;/electronic-resource-num&gt;&lt;/record&gt;&lt;/Cite&gt;&lt;/EndNote&gt;</w:instrText>
            </w:r>
            <w:r w:rsidRPr="00354E88">
              <w:rPr>
                <w:rFonts w:ascii="Times New Roman" w:hAnsi="Times New Roman"/>
                <w:sz w:val="28"/>
                <w:szCs w:val="28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>[</w:t>
            </w:r>
            <w:hyperlink w:anchor="_ENREF_65" w:tooltip="Gu, 2019 #238" w:history="1">
              <w:r>
                <w:rPr>
                  <w:rFonts w:ascii="Times New Roman" w:hAnsi="Times New Roman"/>
                  <w:noProof/>
                  <w:sz w:val="28"/>
                  <w:szCs w:val="28"/>
                  <w:lang w:val="en-US"/>
                </w:rPr>
                <w:t>65</w:t>
              </w:r>
            </w:hyperlink>
            <w:r>
              <w:rPr>
                <w:rFonts w:ascii="Times New Roman" w:hAnsi="Times New Roman"/>
                <w:noProof/>
                <w:sz w:val="28"/>
                <w:szCs w:val="28"/>
                <w:lang w:val="en-US"/>
              </w:rPr>
              <w:t>]</w:t>
            </w:r>
            <w:r w:rsidRPr="00354E88">
              <w:rPr>
                <w:rFonts w:ascii="Times New Roman" w:hAnsi="Times New Roman"/>
                <w:sz w:val="28"/>
                <w:szCs w:val="28"/>
              </w:rPr>
              <w:fldChar w:fldCharType="end"/>
            </w:r>
          </w:p>
        </w:tc>
        <w:tc>
          <w:tcPr>
            <w:tcW w:w="1947" w:type="dxa"/>
            <w:shd w:val="clear" w:color="auto" w:fill="auto"/>
          </w:tcPr>
          <w:p w14:paraId="4ABF600C" w14:textId="0EBB22DB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AD48287" w14:textId="54AA9EF0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5A04A89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74</w:t>
            </w:r>
          </w:p>
        </w:tc>
      </w:tr>
      <w:tr w:rsidR="00E03A04" w:rsidRPr="007C3CB2" w14:paraId="52458CD2" w14:textId="77777777" w:rsidTr="00E03A04">
        <w:tc>
          <w:tcPr>
            <w:tcW w:w="0" w:type="auto"/>
            <w:shd w:val="clear" w:color="auto" w:fill="auto"/>
          </w:tcPr>
          <w:p w14:paraId="139958AA" w14:textId="1073F64D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CEB2A40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proofErr w:type="spellStart"/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Sm</w:t>
            </w:r>
            <w:proofErr w:type="spellEnd"/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а</w:t>
            </w:r>
            <w:r w:rsidRPr="007C3CB2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d</w:t>
            </w: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1/5/8</w:t>
            </w:r>
          </w:p>
          <w:p w14:paraId="64C0D7CD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</w:p>
        </w:tc>
        <w:tc>
          <w:tcPr>
            <w:tcW w:w="1664" w:type="dxa"/>
            <w:shd w:val="clear" w:color="auto" w:fill="auto"/>
          </w:tcPr>
          <w:p w14:paraId="5523CBBB" w14:textId="1D8D5D7C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1947" w:type="dxa"/>
            <w:shd w:val="clear" w:color="auto" w:fill="auto"/>
          </w:tcPr>
          <w:p w14:paraId="594BB33A" w14:textId="13B49B3A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827A04C" w14:textId="15183B39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ет данных No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d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33D507D" w14:textId="77777777" w:rsidR="00E03A04" w:rsidRPr="007C3CB2" w:rsidRDefault="00E03A04" w:rsidP="00E03A04">
            <w:pPr>
              <w:spacing w:line="24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7C3CB2"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</w:tr>
    </w:tbl>
    <w:p w14:paraId="2509B275" w14:textId="77777777" w:rsidR="00196FEE" w:rsidRPr="007C3CB2" w:rsidRDefault="00196FEE" w:rsidP="007C3CB2">
      <w:pPr>
        <w:spacing w:line="240" w:lineRule="auto"/>
        <w:jc w:val="both"/>
        <w:rPr>
          <w:rFonts w:ascii="Times New Roman" w:hAnsi="Times New Roman" w:cs="Times New Roman"/>
          <w:sz w:val="28"/>
          <w:szCs w:val="28"/>
        </w:rPr>
      </w:pPr>
    </w:p>
    <w:sectPr w:rsidR="00196FEE" w:rsidRPr="007C3CB2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951B2FD" w14:textId="77777777" w:rsidR="007F094C" w:rsidRDefault="007F094C" w:rsidP="00E03A04">
      <w:pPr>
        <w:spacing w:after="0" w:line="240" w:lineRule="auto"/>
      </w:pPr>
      <w:r>
        <w:separator/>
      </w:r>
    </w:p>
  </w:endnote>
  <w:endnote w:type="continuationSeparator" w:id="0">
    <w:p w14:paraId="7EE877CE" w14:textId="77777777" w:rsidR="007F094C" w:rsidRDefault="007F094C" w:rsidP="00E03A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782F809" w14:textId="77777777" w:rsidR="007F094C" w:rsidRDefault="007F094C" w:rsidP="00E03A04">
      <w:pPr>
        <w:spacing w:after="0" w:line="240" w:lineRule="auto"/>
      </w:pPr>
      <w:r>
        <w:separator/>
      </w:r>
    </w:p>
  </w:footnote>
  <w:footnote w:type="continuationSeparator" w:id="0">
    <w:p w14:paraId="7E21F004" w14:textId="77777777" w:rsidR="007F094C" w:rsidRDefault="007F094C" w:rsidP="00E03A0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2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F0026"/>
    <w:rsid w:val="000F0026"/>
    <w:rsid w:val="00132168"/>
    <w:rsid w:val="00196FEE"/>
    <w:rsid w:val="002064AD"/>
    <w:rsid w:val="002B3193"/>
    <w:rsid w:val="00387AF1"/>
    <w:rsid w:val="00417FDB"/>
    <w:rsid w:val="006454A4"/>
    <w:rsid w:val="00701A53"/>
    <w:rsid w:val="007C3CB2"/>
    <w:rsid w:val="007F094C"/>
    <w:rsid w:val="009D3EB2"/>
    <w:rsid w:val="00AB2936"/>
    <w:rsid w:val="00C3432D"/>
    <w:rsid w:val="00DF520D"/>
    <w:rsid w:val="00E03A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C2DB45D"/>
  <w15:chartTrackingRefBased/>
  <w15:docId w15:val="{D769ED54-9158-4B96-B518-B361882190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lang w:val="ru-RU" w:eastAsia="en-US" w:bidi="hi-IN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Pr>
      <w:rFonts w:cs="Mang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7C3CB2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7C3CB2"/>
    <w:rPr>
      <w:color w:val="605E5C"/>
      <w:shd w:val="clear" w:color="auto" w:fill="E1DFDD"/>
    </w:rPr>
  </w:style>
  <w:style w:type="paragraph" w:styleId="a5">
    <w:name w:val="header"/>
    <w:basedOn w:val="a"/>
    <w:link w:val="a6"/>
    <w:uiPriority w:val="99"/>
    <w:unhideWhenUsed/>
    <w:rsid w:val="00E03A04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6">
    <w:name w:val="Верхний колонтитул Знак"/>
    <w:basedOn w:val="a0"/>
    <w:link w:val="a5"/>
    <w:uiPriority w:val="99"/>
    <w:rsid w:val="00E03A04"/>
    <w:rPr>
      <w:rFonts w:cs="Mangal"/>
    </w:rPr>
  </w:style>
  <w:style w:type="paragraph" w:styleId="a7">
    <w:name w:val="footer"/>
    <w:basedOn w:val="a"/>
    <w:link w:val="a8"/>
    <w:uiPriority w:val="99"/>
    <w:unhideWhenUsed/>
    <w:rsid w:val="00E03A04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8">
    <w:name w:val="Нижний колонтитул Знак"/>
    <w:basedOn w:val="a0"/>
    <w:link w:val="a7"/>
    <w:uiPriority w:val="99"/>
    <w:rsid w:val="00E03A04"/>
    <w:rPr>
      <w:rFonts w:cs="Mang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10</Pages>
  <Words>4748</Words>
  <Characters>27070</Characters>
  <Application>Microsoft Office Word</Application>
  <DocSecurity>0</DocSecurity>
  <Lines>225</Lines>
  <Paragraphs>6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ebenkinap@outlook.com</dc:creator>
  <cp:keywords/>
  <dc:description/>
  <cp:lastModifiedBy>grebenkinap@outlook.com</cp:lastModifiedBy>
  <cp:revision>8</cp:revision>
  <dcterms:created xsi:type="dcterms:W3CDTF">2024-05-07T18:04:00Z</dcterms:created>
  <dcterms:modified xsi:type="dcterms:W3CDTF">2024-05-15T15:27:00Z</dcterms:modified>
</cp:coreProperties>
</file>